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674C2EC6" w:rsidR="00CB7B12" w:rsidRPr="00D2043C" w:rsidRDefault="00CE46DC" w:rsidP="00AB7F35">
      <w:pPr>
        <w:spacing w:after="0" w:line="480" w:lineRule="auto"/>
        <w:rPr>
          <w:rFonts w:cs="Times New Roman"/>
          <w:szCs w:val="24"/>
        </w:rPr>
      </w:pPr>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AB7F35">
      <w:pPr>
        <w:spacing w:after="0" w:line="480" w:lineRule="auto"/>
        <w:rPr>
          <w:rFonts w:cs="Times New Roman"/>
          <w:b/>
          <w:szCs w:val="24"/>
        </w:rPr>
      </w:pPr>
    </w:p>
    <w:p w14:paraId="66BC01AE" w14:textId="56765D44" w:rsidR="00D951A6" w:rsidRPr="00D2043C" w:rsidRDefault="00C03A6E" w:rsidP="00AB7F35">
      <w:pPr>
        <w:pStyle w:val="Body"/>
        <w:spacing w:after="0" w:line="480" w:lineRule="auto"/>
        <w:rPr>
          <w:rFonts w:cs="Times New Roman"/>
        </w:rPr>
      </w:pPr>
      <w:r w:rsidRPr="00D2043C">
        <w:rPr>
          <w:rFonts w:cs="Times New Roman"/>
          <w:b/>
        </w:rPr>
        <w:t>Authors:</w:t>
      </w:r>
      <w:r w:rsidRPr="00D2043C">
        <w:rPr>
          <w:rFonts w:cs="Times New Roman"/>
        </w:rPr>
        <w:t xml:space="preserve"> </w:t>
      </w:r>
      <w:r w:rsidR="00292950">
        <w:rPr>
          <w:rFonts w:cs="Times New Roman"/>
        </w:rPr>
        <w:t xml:space="preserve">Richard </w:t>
      </w:r>
      <w:proofErr w:type="spellStart"/>
      <w:proofErr w:type="gramStart"/>
      <w:r w:rsidR="00D951A6" w:rsidRPr="00D2043C">
        <w:rPr>
          <w:rFonts w:cs="Times New Roman"/>
        </w:rPr>
        <w:t>Schuste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92950" w:rsidRPr="00D2043C">
        <w:rPr>
          <w:rFonts w:cs="Times New Roman"/>
        </w:rPr>
        <w:t xml:space="preserve">Jeffrey O. </w:t>
      </w:r>
      <w:proofErr w:type="spellStart"/>
      <w:r w:rsidR="00292950" w:rsidRPr="00D2043C">
        <w:rPr>
          <w:rFonts w:cs="Times New Roman"/>
        </w:rPr>
        <w:t>Hanson</w:t>
      </w:r>
      <w:r w:rsidR="005C1F40">
        <w:rPr>
          <w:rFonts w:cs="Times New Roman"/>
          <w:vertAlign w:val="superscript"/>
        </w:rPr>
        <w:t>c</w:t>
      </w:r>
      <w:proofErr w:type="spellEnd"/>
      <w:r w:rsidR="00292950"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5C1F40">
        <w:rPr>
          <w:rFonts w:cs="Times New Roman"/>
          <w:vertAlign w:val="superscript"/>
        </w:rPr>
        <w:t>d</w:t>
      </w:r>
      <w:proofErr w:type="spellEnd"/>
      <w:r w:rsidR="00206D43" w:rsidRPr="00D2043C">
        <w:rPr>
          <w:rFonts w:cs="Times New Roman"/>
        </w:rPr>
        <w:t>,</w:t>
      </w:r>
      <w:r w:rsidR="00A53BB9" w:rsidRPr="00D2043C">
        <w:rPr>
          <w:rFonts w:cs="Times New Roman"/>
        </w:rPr>
        <w:t xml:space="preserve"> </w:t>
      </w:r>
      <w:r w:rsidR="00292950">
        <w:rPr>
          <w:rFonts w:cs="Times New Roman"/>
        </w:rPr>
        <w:t xml:space="preserve">Joseph R. </w:t>
      </w:r>
      <w:proofErr w:type="spellStart"/>
      <w:r w:rsidR="00A53BB9" w:rsidRPr="00D2043C">
        <w:rPr>
          <w:rFonts w:cs="Times New Roman"/>
        </w:rPr>
        <w:t>Bennett</w:t>
      </w:r>
      <w:r w:rsidR="00A53BB9" w:rsidRPr="00D2043C">
        <w:rPr>
          <w:rFonts w:cs="Times New Roman"/>
          <w:vertAlign w:val="superscript"/>
        </w:rPr>
        <w:t>a</w:t>
      </w:r>
      <w:proofErr w:type="spellEnd"/>
      <w:r w:rsidR="00362517" w:rsidRPr="00D2043C">
        <w:rPr>
          <w:rFonts w:cs="Times New Roman"/>
        </w:rPr>
        <w:t xml:space="preserve"> </w:t>
      </w:r>
    </w:p>
    <w:p w14:paraId="5599627A" w14:textId="77777777" w:rsidR="00D951A6" w:rsidRPr="00D2043C" w:rsidRDefault="00D951A6" w:rsidP="00AB7F35">
      <w:pPr>
        <w:pStyle w:val="Body"/>
        <w:spacing w:after="0" w:line="480" w:lineRule="auto"/>
        <w:rPr>
          <w:rFonts w:cs="Times New Roman"/>
        </w:rPr>
      </w:pPr>
    </w:p>
    <w:p w14:paraId="7863BC3B" w14:textId="0E52A937" w:rsidR="00D951A6" w:rsidRPr="00D2043C" w:rsidRDefault="00D951A6" w:rsidP="00AB7F35">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205B6098" w:rsidR="00D951A6" w:rsidRDefault="00D951A6" w:rsidP="00AB7F35">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6DE6493B" w14:textId="7F6463F1" w:rsidR="00E8033E" w:rsidRPr="00D2043C" w:rsidRDefault="00E8033E" w:rsidP="00AB7F35">
      <w:pPr>
        <w:spacing w:after="0" w:line="480" w:lineRule="auto"/>
        <w:rPr>
          <w:rFonts w:cs="Times New Roman"/>
          <w:szCs w:val="24"/>
        </w:rPr>
      </w:pPr>
      <w:r>
        <w:rPr>
          <w:rFonts w:cs="Times New Roman"/>
          <w:szCs w:val="24"/>
          <w:vertAlign w:val="superscript"/>
        </w:rPr>
        <w:t>c</w:t>
      </w:r>
      <w:r w:rsidRPr="00D2043C">
        <w:rPr>
          <w:rFonts w:cs="Times New Roman"/>
          <w:szCs w:val="24"/>
          <w:vertAlign w:val="superscript"/>
        </w:rPr>
        <w:t xml:space="preserve"> </w:t>
      </w:r>
      <w:r w:rsidRPr="00D2043C">
        <w:rPr>
          <w:rFonts w:cs="Times New Roman"/>
          <w:szCs w:val="24"/>
        </w:rPr>
        <w:t>School of Biological Sciences, The University of Queensland, Brisbane, QLD 4072, Australia</w:t>
      </w:r>
    </w:p>
    <w:p w14:paraId="7A1777A7" w14:textId="7D303261" w:rsidR="005A2082" w:rsidRPr="00D2043C" w:rsidRDefault="00E8033E" w:rsidP="00AB7F35">
      <w:pPr>
        <w:spacing w:after="0" w:line="480" w:lineRule="auto"/>
        <w:rPr>
          <w:rFonts w:cs="Times New Roman"/>
          <w:szCs w:val="24"/>
        </w:rPr>
      </w:pPr>
      <w:r>
        <w:rPr>
          <w:rFonts w:cs="Times New Roman"/>
          <w:szCs w:val="24"/>
          <w:vertAlign w:val="superscript"/>
        </w:rPr>
        <w:t>d</w:t>
      </w:r>
      <w:r w:rsidR="005A2082" w:rsidRPr="00D2043C">
        <w:rPr>
          <w:rFonts w:cs="Times New Roman"/>
          <w:szCs w:val="24"/>
          <w:vertAlign w:val="superscript"/>
        </w:rPr>
        <w:t xml:space="preserve"> </w:t>
      </w:r>
      <w:r w:rsidR="005A2082" w:rsidRPr="00D2043C">
        <w:rPr>
          <w:rFonts w:cs="Times New Roman"/>
          <w:szCs w:val="24"/>
        </w:rPr>
        <w:t>Cornell Lab of Ornithology, Cornell University, Ithaca, NY 14850 USA</w:t>
      </w:r>
      <w:r w:rsidR="00B922DF" w:rsidRPr="00D2043C">
        <w:rPr>
          <w:rFonts w:cs="Times New Roman"/>
          <w:szCs w:val="24"/>
        </w:rPr>
        <w:t>.</w:t>
      </w:r>
    </w:p>
    <w:p w14:paraId="61639BC2" w14:textId="77777777" w:rsidR="00B922DF" w:rsidRPr="00D2043C" w:rsidRDefault="00B922DF" w:rsidP="00AB7F35">
      <w:pPr>
        <w:pStyle w:val="Body"/>
        <w:spacing w:after="0" w:line="480" w:lineRule="auto"/>
        <w:ind w:left="360" w:hanging="360"/>
        <w:rPr>
          <w:rFonts w:cs="Times New Roman"/>
          <w:vertAlign w:val="superscript"/>
          <w:lang w:val="en-CA"/>
        </w:rPr>
      </w:pPr>
    </w:p>
    <w:p w14:paraId="2C851E46" w14:textId="3D1B660B" w:rsidR="000704DA" w:rsidRPr="00D2043C" w:rsidRDefault="00912B80" w:rsidP="00AB7F35">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AB7F35">
      <w:pPr>
        <w:pStyle w:val="Body"/>
        <w:spacing w:after="0" w:line="480" w:lineRule="auto"/>
        <w:ind w:left="360" w:hanging="360"/>
        <w:rPr>
          <w:rStyle w:val="None"/>
          <w:rFonts w:cs="Times New Roman"/>
          <w:bCs/>
          <w:lang w:val="en-CA"/>
        </w:rPr>
      </w:pPr>
    </w:p>
    <w:p w14:paraId="6CF449D2" w14:textId="48E2716D" w:rsidR="00182EE5" w:rsidRPr="00D2043C" w:rsidRDefault="00E156CA" w:rsidP="00AB7F35">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AB7F35">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AB7F35">
      <w:pPr>
        <w:spacing w:after="0" w:line="480" w:lineRule="auto"/>
        <w:rPr>
          <w:rFonts w:eastAsia="Times New Roman" w:cs="Times New Roman"/>
          <w:szCs w:val="24"/>
        </w:rPr>
      </w:pPr>
    </w:p>
    <w:p w14:paraId="46864E91" w14:textId="28BCF13C" w:rsidR="000D06AD" w:rsidRPr="00D2043C" w:rsidRDefault="006A7465" w:rsidP="00AB7F35">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6020C8A5" w:rsidR="002D2603" w:rsidRDefault="002D2603" w:rsidP="00AB7F35">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planning </w:t>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5038F5">
        <w:rPr>
          <w:rFonts w:eastAsia="Times New Roman" w:cs="Times New Roman"/>
          <w:szCs w:val="24"/>
        </w:rPr>
        <w:fldChar w:fldCharType="begin"/>
      </w:r>
      <w:r w:rsidR="005038F5">
        <w:rPr>
          <w:rFonts w:eastAsia="Times New Roman" w:cs="Times New Roman"/>
          <w:szCs w:val="24"/>
        </w:rPr>
        <w:instrText xml:space="preserve"> ADDIN ZOTERO_ITEM CSL_CITATION {"citationID":"sgnGGFUH","properties":{"formattedCitation":"(Margules and Pressey 2000)","plainCitation":"(Margules and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038F5">
        <w:rPr>
          <w:rFonts w:eastAsia="Times New Roman" w:cs="Times New Roman"/>
          <w:szCs w:val="24"/>
        </w:rPr>
        <w:fldChar w:fldCharType="separate"/>
      </w:r>
      <w:r w:rsidR="005038F5" w:rsidRPr="005038F5">
        <w:rPr>
          <w:rFonts w:cs="Times New Roman"/>
        </w:rPr>
        <w:t>(</w:t>
      </w:r>
      <w:proofErr w:type="spellStart"/>
      <w:r w:rsidR="005038F5" w:rsidRPr="005038F5">
        <w:rPr>
          <w:rFonts w:cs="Times New Roman"/>
        </w:rPr>
        <w:t>Margules</w:t>
      </w:r>
      <w:proofErr w:type="spellEnd"/>
      <w:r w:rsidR="005038F5" w:rsidRPr="005038F5">
        <w:rPr>
          <w:rFonts w:cs="Times New Roman"/>
        </w:rPr>
        <w:t xml:space="preserve"> and </w:t>
      </w:r>
      <w:proofErr w:type="spellStart"/>
      <w:r w:rsidR="005038F5" w:rsidRPr="005038F5">
        <w:rPr>
          <w:rFonts w:cs="Times New Roman"/>
        </w:rPr>
        <w:t>Pressey</w:t>
      </w:r>
      <w:proofErr w:type="spellEnd"/>
      <w:r w:rsidR="005038F5" w:rsidRPr="005038F5">
        <w:rPr>
          <w:rFonts w:cs="Times New Roman"/>
        </w:rPr>
        <w:t xml:space="preserve"> 2000)</w:t>
      </w:r>
      <w:r w:rsidR="005038F5">
        <w:rPr>
          <w:rFonts w:eastAsia="Times New Roman" w:cs="Times New Roman"/>
          <w:szCs w:val="24"/>
        </w:rPr>
        <w:fldChar w:fldCharType="end"/>
      </w:r>
      <w:r w:rsidR="00697517" w:rsidRPr="00697517">
        <w:rPr>
          <w:rFonts w:eastAsia="Times New Roman" w:cs="Times New Roman"/>
          <w:szCs w:val="24"/>
        </w:rPr>
        <w:t xml:space="preserve">. </w:t>
      </w:r>
      <w:commentRangeStart w:id="0"/>
      <w:r w:rsidR="00697517" w:rsidRPr="00697517">
        <w:rPr>
          <w:rFonts w:eastAsia="Times New Roman" w:cs="Times New Roman"/>
          <w:szCs w:val="24"/>
        </w:rPr>
        <w:t>Historically</w:t>
      </w:r>
      <w:commentRangeEnd w:id="0"/>
      <w:r w:rsidR="009F7E23">
        <w:rPr>
          <w:rStyle w:val="CommentReference"/>
        </w:rPr>
        <w:commentReference w:id="0"/>
      </w:r>
      <w:r w:rsidR="00697517" w:rsidRPr="00697517">
        <w:rPr>
          <w:rFonts w:eastAsia="Times New Roman" w:cs="Times New Roman"/>
          <w:szCs w:val="24"/>
        </w:rPr>
        <w:t>, conservation decision-making has often evaluated parcels opportunistically as they became available for purchase, donation, or under threat. Although purchasing such areas may improve the status quo, such decisions may not substantially enhance the long-term persistence of target species or communities</w:t>
      </w:r>
      <w:r w:rsidR="005513E7">
        <w:rPr>
          <w:rFonts w:eastAsia="Times New Roman" w:cs="Times New Roman"/>
          <w:szCs w:val="24"/>
        </w:rPr>
        <w:t xml:space="preserve"> or be cost-effective</w:t>
      </w:r>
      <w:r w:rsidR="006971C8">
        <w:rPr>
          <w:rFonts w:eastAsia="Times New Roman" w:cs="Times New Roman"/>
          <w:szCs w:val="24"/>
        </w:rPr>
        <w:t xml:space="preserve"> </w:t>
      </w:r>
      <w:r w:rsidR="00CF1459">
        <w:rPr>
          <w:rFonts w:eastAsia="Times New Roman" w:cs="Times New Roman"/>
          <w:szCs w:val="24"/>
        </w:rPr>
        <w:fldChar w:fldCharType="begin"/>
      </w:r>
      <w:r w:rsidR="00CF1459">
        <w:rPr>
          <w:rFonts w:eastAsia="Times New Roman" w:cs="Times New Roman"/>
          <w:szCs w:val="24"/>
        </w:rPr>
        <w:instrText xml:space="preserve"> ADDIN ZOTERO_ITEM CSL_CITATION {"citationID":"9x9l7pwo","properties":{"formattedCitation":"(Joppa and Pfaff 2009, Venter et al. 2014)","plainCitation":"(Joppa and Pfaff 2009, Venter et al. 2014)","noteIndex":0},"citationItems":[{"id":13,"uris":["http://zotero.org/users/878981/items/IZ9XPTHN"],"uri":["http://zotero.org/users/878981/items/IZ9XPTHN"],"itemData":{"id":13,"type":"article-journal","title":"High and far: biases in the location of protected areas","container-title":"PloS one","page":"e8273","volume":"4","issue":"12","note":"publisher: Public Library of Science\nCitation Key: joppa2009high","author":[{"family":"Joppa","given":"Lucas N"},{"family":"Pfaff","given":"Alexander"}],"issued":{"date-parts":[["2009"]]}}},{"id":973,"uris":["http://zotero.org/users/878981/items/M537L8EI"],"uri":["http://zotero.org/users/878981/items/M537L8EI"],"itemData":{"id":973,"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CF1459">
        <w:rPr>
          <w:rFonts w:eastAsia="Times New Roman" w:cs="Times New Roman"/>
          <w:szCs w:val="24"/>
        </w:rPr>
        <w:fldChar w:fldCharType="separate"/>
      </w:r>
      <w:r w:rsidR="00CF1459" w:rsidRPr="00CF1459">
        <w:rPr>
          <w:rFonts w:cs="Times New Roman"/>
        </w:rPr>
        <w:t>(Joppa and Pfaff 2009, Venter et al. 2014)</w:t>
      </w:r>
      <w:r w:rsidR="00CF1459">
        <w:rPr>
          <w:rFonts w:eastAsia="Times New Roman" w:cs="Times New Roman"/>
          <w:szCs w:val="24"/>
        </w:rPr>
        <w:fldChar w:fldCharType="end"/>
      </w:r>
      <w:r w:rsidR="00697517" w:rsidRPr="00697517">
        <w:rPr>
          <w:rFonts w:eastAsia="Times New Roman" w:cs="Times New Roman"/>
          <w:szCs w:val="24"/>
        </w:rPr>
        <w:t xml:space="preserve">. </w:t>
      </w:r>
      <w:r w:rsidR="00242727">
        <w:rPr>
          <w:rFonts w:eastAsia="Times New Roman" w:cs="Times New Roman"/>
          <w:szCs w:val="24"/>
        </w:rPr>
        <w:t xml:space="preserve">SCP is a systematic alternative to this opportunistic approach, </w:t>
      </w:r>
      <w:r w:rsidR="00697517" w:rsidRPr="00697517">
        <w:rPr>
          <w:rFonts w:eastAsia="Times New Roman" w:cs="Times New Roman"/>
          <w:szCs w:val="24"/>
        </w:rPr>
        <w:t xml:space="preserve">using decision support tools to simulate alternative reserve designs over a range of biodiversity and management goals and, ultimately, guide protected area acquisitions and management actions. Due to the systematic, evidence-based nature of these tools, </w:t>
      </w:r>
      <w:r w:rsidR="009F7E23">
        <w:rPr>
          <w:rFonts w:eastAsia="Times New Roman" w:cs="Times New Roman"/>
          <w:szCs w:val="24"/>
        </w:rPr>
        <w:t>they</w:t>
      </w:r>
      <w:r w:rsidR="00697517" w:rsidRPr="00697517">
        <w:rPr>
          <w:rFonts w:eastAsia="Times New Roman" w:cs="Times New Roman"/>
          <w:szCs w:val="24"/>
        </w:rPr>
        <w:t xml:space="preserve">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2D6B7DB5" w14:textId="77777777" w:rsidR="005263F5" w:rsidRDefault="005263F5" w:rsidP="00AB7F35">
      <w:pPr>
        <w:spacing w:after="0" w:line="480" w:lineRule="auto"/>
        <w:rPr>
          <w:rFonts w:eastAsia="Times New Roman" w:cs="Times New Roman"/>
          <w:szCs w:val="24"/>
        </w:rPr>
      </w:pPr>
    </w:p>
    <w:p w14:paraId="5FD27A70" w14:textId="387504C9" w:rsidR="00295223" w:rsidRPr="00D2043C" w:rsidRDefault="00295223" w:rsidP="00AB7F35">
      <w:pPr>
        <w:spacing w:after="0" w:line="480" w:lineRule="auto"/>
        <w:rPr>
          <w:rFonts w:eastAsia="Times New Roman" w:cs="Times New Roman"/>
          <w:szCs w:val="24"/>
        </w:rPr>
      </w:pPr>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w:t>
      </w:r>
      <w:r w:rsidR="003117F9">
        <w:rPr>
          <w:rFonts w:eastAsia="Times New Roman" w:cs="Times New Roman"/>
          <w:szCs w:val="24"/>
        </w:rPr>
        <w:t>First</w:t>
      </w:r>
      <w:r w:rsidR="003117F9" w:rsidRPr="00295223">
        <w:rPr>
          <w:rFonts w:eastAsia="Times New Roman" w:cs="Times New Roman"/>
          <w:szCs w:val="24"/>
        </w:rPr>
        <w:t>, solutions can be</w:t>
      </w:r>
      <w:r w:rsidR="003117F9">
        <w:rPr>
          <w:rFonts w:eastAsia="Times New Roman" w:cs="Times New Roman"/>
          <w:szCs w:val="24"/>
        </w:rPr>
        <w:t xml:space="preserve"> </w:t>
      </w:r>
      <w:r w:rsidR="003117F9" w:rsidRPr="00295223">
        <w:rPr>
          <w:rFonts w:eastAsia="Times New Roman" w:cs="Times New Roman"/>
          <w:szCs w:val="24"/>
        </w:rPr>
        <w:t xml:space="preserve">found using heuristic methods such as simulated annealing </w:t>
      </w:r>
      <w:r w:rsidR="00DE053E">
        <w:rPr>
          <w:rFonts w:eastAsia="Times New Roman" w:cs="Times New Roman"/>
          <w:szCs w:val="24"/>
        </w:rPr>
        <w:fldChar w:fldCharType="begin"/>
      </w:r>
      <w:r w:rsidR="00DE053E">
        <w:rPr>
          <w:rFonts w:eastAsia="Times New Roman" w:cs="Times New Roman"/>
          <w:szCs w:val="24"/>
        </w:rPr>
        <w:instrText xml:space="preserve"> ADDIN ZOTERO_ITEM CSL_CITATION {"citationID":"vjID0E8j","properties":{"formattedCitation":"(Kirkpatrick et al. 1983)","plainCitation":"(Kirkpatrick et al. 1983)","noteIndex":0},"citationItems":[{"id":2524,"uris":["http://zotero.org/users/878981/items/JJTEQH9J"],"uri":["http://zotero.org/users/878981/items/JJTEQH9J"],"itemData":{"id":2524,"type":"article-journal","title":"Optimization by Simulated Annealing","container-title":"Science","page":"671-680","volume":"220","issue":"4598","source":"science.sciencemag.org","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DOI":"10.1126/science.220.4598.671","ISSN":"0036-8075, 1095-9203","note":"PMID: 17813860","language":"en","author":[{"family":"Kirkpatrick","given":"S."},{"family":"Gelatt","given":"C. D."},{"family":"Vecchi","given":"M. P."}],"issued":{"date-parts":[["1983",5,13]]}}}],"schema":"https://github.com/citation-style-language/schema/raw/master/csl-citation.json"} </w:instrText>
      </w:r>
      <w:r w:rsidR="00DE053E">
        <w:rPr>
          <w:rFonts w:eastAsia="Times New Roman" w:cs="Times New Roman"/>
          <w:szCs w:val="24"/>
        </w:rPr>
        <w:fldChar w:fldCharType="separate"/>
      </w:r>
      <w:r w:rsidR="00DE053E" w:rsidRPr="00DE053E">
        <w:rPr>
          <w:rFonts w:cs="Times New Roman"/>
        </w:rPr>
        <w:t>(Kirkpatrick et al. 1983)</w:t>
      </w:r>
      <w:r w:rsidR="00DE053E">
        <w:rPr>
          <w:rFonts w:eastAsia="Times New Roman" w:cs="Times New Roman"/>
          <w:szCs w:val="24"/>
        </w:rPr>
        <w:fldChar w:fldCharType="end"/>
      </w:r>
      <w:r w:rsidR="003117F9" w:rsidRPr="00295223">
        <w:rPr>
          <w:rFonts w:eastAsia="Times New Roman" w:cs="Times New Roman"/>
          <w:szCs w:val="24"/>
        </w:rPr>
        <w:t>, which iteratively, stochastically explore</w:t>
      </w:r>
      <w:r w:rsidR="003117F9">
        <w:rPr>
          <w:rFonts w:eastAsia="Times New Roman" w:cs="Times New Roman"/>
          <w:szCs w:val="24"/>
        </w:rPr>
        <w:t xml:space="preserve"> </w:t>
      </w:r>
      <w:r w:rsidR="003117F9" w:rsidRPr="00295223">
        <w:rPr>
          <w:rFonts w:eastAsia="Times New Roman" w:cs="Times New Roman"/>
          <w:szCs w:val="24"/>
        </w:rPr>
        <w:t xml:space="preserve">the state-space of the decision variables. </w:t>
      </w:r>
      <w:r w:rsidR="00A808F4">
        <w:rPr>
          <w:rFonts w:eastAsia="Times New Roman" w:cs="Times New Roman"/>
          <w:szCs w:val="24"/>
        </w:rPr>
        <w:t>Second</w:t>
      </w:r>
      <w:r w:rsidRPr="00295223">
        <w:rPr>
          <w:rFonts w:eastAsia="Times New Roman" w:cs="Times New Roman"/>
          <w:szCs w:val="24"/>
        </w:rPr>
        <w: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w:t>
      </w:r>
      <w:r w:rsidR="00502CD3">
        <w:rPr>
          <w:rFonts w:eastAsia="Times New Roman" w:cs="Times New Roman"/>
          <w:szCs w:val="24"/>
        </w:rPr>
        <w:t xml:space="preserve"> </w:t>
      </w:r>
      <w:r w:rsidR="00502CD3">
        <w:rPr>
          <w:rFonts w:eastAsia="Times New Roman" w:cs="Times New Roman"/>
          <w:szCs w:val="24"/>
        </w:rPr>
        <w:fldChar w:fldCharType="begin"/>
      </w:r>
      <w:r w:rsidR="00502CD3">
        <w:rPr>
          <w:rFonts w:eastAsia="Times New Roman" w:cs="Times New Roman"/>
          <w:szCs w:val="24"/>
        </w:rPr>
        <w:instrText xml:space="preserve"> ADDIN ZOTERO_ITEM CSL_CITATION {"citationID":"CdbEoWjp","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502CD3">
        <w:rPr>
          <w:rFonts w:eastAsia="Times New Roman" w:cs="Times New Roman"/>
          <w:szCs w:val="24"/>
        </w:rPr>
        <w:fldChar w:fldCharType="separate"/>
      </w:r>
      <w:r w:rsidR="00502CD3" w:rsidRPr="00502CD3">
        <w:rPr>
          <w:rFonts w:cs="Times New Roman"/>
        </w:rPr>
        <w:t>(Beyer et al. 2016)</w:t>
      </w:r>
      <w:r w:rsidR="00502CD3">
        <w:rPr>
          <w:rFonts w:eastAsia="Times New Roman" w:cs="Times New Roman"/>
          <w:szCs w:val="24"/>
        </w:rPr>
        <w:fldChar w:fldCharType="end"/>
      </w:r>
      <w:r w:rsidRPr="00295223">
        <w:rPr>
          <w:rFonts w:eastAsia="Times New Roman" w:cs="Times New Roman"/>
          <w:szCs w:val="24"/>
        </w:rPr>
        <w:t xml:space="preserve">. </w:t>
      </w:r>
    </w:p>
    <w:p w14:paraId="1FC5B5AD" w14:textId="2BF2B41D" w:rsidR="002D2603" w:rsidRDefault="002D2603" w:rsidP="00AB7F35">
      <w:pPr>
        <w:spacing w:after="0" w:line="480" w:lineRule="auto"/>
        <w:rPr>
          <w:rFonts w:eastAsia="Times New Roman" w:cs="Times New Roman"/>
          <w:szCs w:val="24"/>
        </w:rPr>
      </w:pPr>
      <w:r w:rsidRPr="00D2043C">
        <w:rPr>
          <w:rFonts w:eastAsia="Times New Roman" w:cs="Times New Roman"/>
          <w:szCs w:val="24"/>
        </w:rPr>
        <w:lastRenderedPageBreak/>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w:t>
      </w:r>
      <w:r w:rsidR="00242727">
        <w:rPr>
          <w:rFonts w:eastAsia="Times New Roman" w:cs="Times New Roman"/>
          <w:szCs w:val="24"/>
        </w:rPr>
        <w:t>design</w:t>
      </w:r>
      <w:r w:rsidR="00242727" w:rsidRPr="00AE44F9">
        <w:rPr>
          <w:rFonts w:eastAsia="Times New Roman" w:cs="Times New Roman"/>
          <w:szCs w:val="24"/>
        </w:rPr>
        <w:t xml:space="preserve"> </w:t>
      </w:r>
      <w:r w:rsidR="00AE44F9" w:rsidRPr="00AE44F9">
        <w:rPr>
          <w:rFonts w:eastAsia="Times New Roman" w:cs="Times New Roman"/>
          <w:szCs w:val="24"/>
        </w:rPr>
        <w:t xml:space="preserve">marine and terrestrial </w:t>
      </w:r>
      <w:r w:rsidR="00242727">
        <w:rPr>
          <w:rFonts w:eastAsia="Times New Roman" w:cs="Times New Roman"/>
          <w:szCs w:val="24"/>
        </w:rPr>
        <w:t>reserve</w:t>
      </w:r>
      <w:r w:rsidR="00242727" w:rsidRPr="00AE44F9">
        <w:rPr>
          <w:rFonts w:eastAsia="Times New Roman" w:cs="Times New Roman"/>
          <w:szCs w:val="24"/>
        </w:rPr>
        <w:t xml:space="preserve"> </w:t>
      </w:r>
      <w:r w:rsidR="00AE44F9" w:rsidRPr="00AE44F9">
        <w:rPr>
          <w:rFonts w:eastAsia="Times New Roman" w:cs="Times New Roman"/>
          <w:szCs w:val="24"/>
        </w:rPr>
        <w:t>systems</w:t>
      </w:r>
      <w:r w:rsidR="00776C72">
        <w:rPr>
          <w:rFonts w:eastAsia="Times New Roman" w:cs="Times New Roman"/>
          <w:szCs w:val="24"/>
        </w:rPr>
        <w:t xml:space="preserve"> </w:t>
      </w:r>
      <w:r w:rsidR="003117F9">
        <w:rPr>
          <w:rFonts w:eastAsia="Times New Roman" w:cs="Times New Roman"/>
          <w:szCs w:val="24"/>
        </w:rPr>
        <w:fldChar w:fldCharType="begin"/>
      </w:r>
      <w:r w:rsidR="003117F9">
        <w:rPr>
          <w:rFonts w:eastAsia="Times New Roman" w:cs="Times New Roman"/>
          <w:szCs w:val="24"/>
        </w:rPr>
        <w:instrText xml:space="preserve"> ADDIN ZOTERO_ITEM CSL_CITATION {"citationID":"aAQDKnib","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3117F9">
        <w:rPr>
          <w:rFonts w:eastAsia="Times New Roman" w:cs="Times New Roman"/>
          <w:szCs w:val="24"/>
        </w:rPr>
        <w:fldChar w:fldCharType="separate"/>
      </w:r>
      <w:r w:rsidR="003117F9" w:rsidRPr="003117F9">
        <w:rPr>
          <w:rFonts w:cs="Times New Roman"/>
        </w:rPr>
        <w:t>(Ball et al. 2009)</w:t>
      </w:r>
      <w:r w:rsidR="003117F9">
        <w:rPr>
          <w:rFonts w:eastAsia="Times New Roman" w:cs="Times New Roman"/>
          <w:szCs w:val="24"/>
        </w:rPr>
        <w:fldChar w:fldCharType="end"/>
      </w:r>
      <w:r w:rsidR="00AE44F9" w:rsidRPr="00AE44F9">
        <w:rPr>
          <w:rFonts w:eastAsia="Times New Roman" w:cs="Times New Roman"/>
          <w:szCs w:val="24"/>
        </w:rPr>
        <w:t xml:space="preserv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w:t>
      </w:r>
      <w:r w:rsidR="00522B27">
        <w:rPr>
          <w:rFonts w:eastAsia="Times New Roman" w:cs="Times New Roman"/>
          <w:szCs w:val="24"/>
        </w:rPr>
        <w:t xml:space="preserve">commonly </w:t>
      </w:r>
      <w:r w:rsidR="008D4FF0" w:rsidRPr="00D2043C">
        <w:rPr>
          <w:rFonts w:eastAsia="Times New Roman" w:cs="Times New Roman"/>
          <w:szCs w:val="24"/>
        </w:rPr>
        <w:t>use</w:t>
      </w:r>
      <w:r w:rsidR="005C3B9E">
        <w:rPr>
          <w:rFonts w:eastAsia="Times New Roman" w:cs="Times New Roman"/>
          <w:szCs w:val="24"/>
        </w:rPr>
        <w:t>s</w:t>
      </w:r>
      <w:r w:rsidR="008D4FF0" w:rsidRPr="00D2043C">
        <w:rPr>
          <w:rFonts w:eastAsia="Times New Roman" w:cs="Times New Roman"/>
          <w:szCs w:val="24"/>
        </w:rPr>
        <w:t xml:space="preserve"> </w:t>
      </w:r>
      <w:r w:rsidR="00242727" w:rsidRPr="00D2043C">
        <w:rPr>
          <w:rFonts w:eastAsia="Times New Roman" w:cs="Times New Roman"/>
          <w:szCs w:val="24"/>
        </w:rPr>
        <w:t>simulated</w:t>
      </w:r>
      <w:r w:rsidR="008D4FF0" w:rsidRPr="00D2043C">
        <w:rPr>
          <w:rFonts w:eastAsia="Times New Roman" w:cs="Times New Roman"/>
          <w:szCs w:val="24"/>
        </w:rPr>
        <w:t xml:space="preserve"> annealing</w:t>
      </w:r>
      <w:r w:rsidR="00753CB3">
        <w:rPr>
          <w:rFonts w:eastAsia="Times New Roman" w:cs="Times New Roman"/>
          <w:szCs w:val="24"/>
        </w:rPr>
        <w:t xml:space="preserve">, </w:t>
      </w:r>
      <w:r w:rsidR="008D4FF0" w:rsidRPr="00D2043C">
        <w:rPr>
          <w:rFonts w:eastAsia="Times New Roman" w:cs="Times New Roman"/>
          <w:szCs w:val="24"/>
        </w:rPr>
        <w:t xml:space="preserve">to find ‘near optimal’ solutions to </w:t>
      </w:r>
      <w:r w:rsidR="009E31FA" w:rsidRPr="00D2043C">
        <w:rPr>
          <w:rFonts w:eastAsia="Times New Roman" w:cs="Times New Roman"/>
          <w:szCs w:val="24"/>
        </w:rPr>
        <w:t xml:space="preserve">SC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101569">
        <w:rPr>
          <w:rFonts w:eastAsia="Times New Roman" w:cs="Times New Roman"/>
          <w:szCs w:val="24"/>
        </w:rPr>
        <w:fldChar w:fldCharType="begin"/>
      </w:r>
      <w:r w:rsidR="00101569">
        <w:rPr>
          <w:rFonts w:eastAsia="Times New Roman" w:cs="Times New Roman"/>
          <w:szCs w:val="24"/>
        </w:rPr>
        <w:instrText xml:space="preserve"> ADDIN ZOTERO_ITEM CSL_CITATION {"citationID":"Y3EilbHl","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01569">
        <w:rPr>
          <w:rFonts w:eastAsia="Times New Roman" w:cs="Times New Roman"/>
          <w:szCs w:val="24"/>
        </w:rPr>
        <w:fldChar w:fldCharType="separate"/>
      </w:r>
      <w:r w:rsidR="00101569" w:rsidRPr="00101569">
        <w:rPr>
          <w:rFonts w:cs="Times New Roman"/>
        </w:rPr>
        <w:t>(Beyer et al. 2016)</w:t>
      </w:r>
      <w:r w:rsidR="00101569">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101569">
        <w:rPr>
          <w:rFonts w:eastAsia="Times New Roman" w:cs="Times New Roman"/>
          <w:szCs w:val="24"/>
        </w:rPr>
        <w:fldChar w:fldCharType="begin"/>
      </w:r>
      <w:r w:rsidR="00CB1C57">
        <w:rPr>
          <w:rFonts w:eastAsia="Times New Roman" w:cs="Times New Roman"/>
          <w:szCs w:val="24"/>
        </w:rPr>
        <w:instrText xml:space="preserve"> ADDIN ZOTERO_ITEM CSL_CITATION {"citationID":"S3hQlLNU","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01569">
        <w:rPr>
          <w:rFonts w:eastAsia="Times New Roman" w:cs="Times New Roman"/>
          <w:szCs w:val="24"/>
        </w:rPr>
        <w:fldChar w:fldCharType="separate"/>
      </w:r>
      <w:r w:rsidR="00101569" w:rsidRPr="00101569">
        <w:rPr>
          <w:rFonts w:cs="Times New Roman"/>
        </w:rPr>
        <w:t>(Beyer et al. 2016)</w:t>
      </w:r>
      <w:r w:rsidR="00101569">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w:t>
      </w:r>
      <w:r w:rsidR="00F44C6D">
        <w:rPr>
          <w:rFonts w:eastAsia="Times New Roman" w:cs="Times New Roman"/>
          <w:szCs w:val="24"/>
        </w:rPr>
        <w:t>, among others,</w:t>
      </w:r>
      <w:r w:rsidR="008378EC">
        <w:rPr>
          <w:rFonts w:eastAsia="Times New Roman" w:cs="Times New Roman"/>
          <w:szCs w:val="24"/>
        </w:rPr>
        <w:t xml:space="preserve"> </w:t>
      </w:r>
      <w:r w:rsidR="00A5297D" w:rsidRPr="00D2043C">
        <w:rPr>
          <w:rFonts w:eastAsia="Times New Roman" w:cs="Times New Roman"/>
          <w:szCs w:val="24"/>
        </w:rPr>
        <w:t xml:space="preserve">using integer linear programming </w:t>
      </w:r>
      <w:r w:rsidR="00DB0654">
        <w:rPr>
          <w:rFonts w:eastAsia="Times New Roman" w:cs="Times New Roman"/>
          <w:szCs w:val="24"/>
        </w:rPr>
        <w:fldChar w:fldCharType="begin"/>
      </w:r>
      <w:r w:rsidR="00DB0654">
        <w:rPr>
          <w:rFonts w:eastAsia="Times New Roman" w:cs="Times New Roman"/>
          <w:szCs w:val="24"/>
        </w:rPr>
        <w:instrText xml:space="preserve"> ADDIN ZOTERO_ITEM CSL_CITATION {"citationID":"Diusa6IO","properties":{"formattedCitation":"(Hanson et al. 2019)","plainCitation":"(Hanson et al. 2019)","noteIndex":0},"citationItems":[{"id":2311,"uris":["http://zotero.org/users/878981/items/54ZRZLXR"],"uri":["http://zotero.org/users/878981/items/54ZRZLXR"],"itemData":{"id":231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DB0654">
        <w:rPr>
          <w:rFonts w:eastAsia="Times New Roman" w:cs="Times New Roman"/>
          <w:szCs w:val="24"/>
        </w:rPr>
        <w:fldChar w:fldCharType="separate"/>
      </w:r>
      <w:r w:rsidR="00DB0654" w:rsidRPr="00DB0654">
        <w:rPr>
          <w:rFonts w:cs="Times New Roman"/>
        </w:rPr>
        <w:t>(Hanson et al. 2019)</w:t>
      </w:r>
      <w:r w:rsidR="00DB0654">
        <w:rPr>
          <w:rFonts w:eastAsia="Times New Roman" w:cs="Times New Roman"/>
          <w:szCs w:val="24"/>
        </w:rPr>
        <w:fldChar w:fldCharType="end"/>
      </w:r>
      <w:r w:rsidR="00A5297D" w:rsidRPr="00D2043C">
        <w:rPr>
          <w:rFonts w:eastAsia="Times New Roman" w:cs="Times New Roman"/>
          <w:szCs w:val="24"/>
        </w:rPr>
        <w:t>.</w:t>
      </w:r>
    </w:p>
    <w:p w14:paraId="7553CEC8" w14:textId="2D8FA9A8" w:rsidR="00A5297D" w:rsidRPr="00D2043C" w:rsidRDefault="00A5297D" w:rsidP="00AB7F35">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w:t>
      </w:r>
      <w:r w:rsidR="00900CAA">
        <w:rPr>
          <w:rFonts w:eastAsia="Times New Roman" w:cs="Times New Roman"/>
          <w:szCs w:val="24"/>
        </w:rPr>
        <w:t>answer</w:t>
      </w:r>
      <w:r w:rsidR="00900CAA" w:rsidRPr="00D2043C">
        <w:rPr>
          <w:rFonts w:eastAsia="Times New Roman" w:cs="Times New Roman"/>
          <w:szCs w:val="24"/>
        </w:rPr>
        <w:t xml:space="preserve"> </w:t>
      </w:r>
      <w:r w:rsidR="0059264F" w:rsidRPr="00D2043C">
        <w:rPr>
          <w:rFonts w:eastAsia="Times New Roman" w:cs="Times New Roman"/>
          <w:szCs w:val="24"/>
        </w:rPr>
        <w:t>the following questions:</w:t>
      </w:r>
    </w:p>
    <w:p w14:paraId="3D8491AD" w14:textId="77777777" w:rsidR="00E73C95" w:rsidRDefault="00E73C95" w:rsidP="00AB7F35">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approaches tested?</w:t>
      </w:r>
    </w:p>
    <w:p w14:paraId="2AA7B862" w14:textId="63434230" w:rsidR="0059264F" w:rsidRDefault="00D2043C" w:rsidP="00AB7F35">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w:t>
      </w:r>
      <w:r w:rsidR="00490272">
        <w:rPr>
          <w:rFonts w:ascii="Times New Roman" w:eastAsia="Times New Roman" w:hAnsi="Times New Roman" w:cs="Times New Roman"/>
          <w:szCs w:val="24"/>
        </w:rPr>
        <w:t>s</w:t>
      </w:r>
      <w:r>
        <w:rPr>
          <w:rFonts w:ascii="Times New Roman" w:eastAsia="Times New Roman" w:hAnsi="Times New Roman" w:cs="Times New Roman"/>
          <w:szCs w:val="24"/>
        </w:rPr>
        <w:t xml:space="preserve"> differ between</w:t>
      </w:r>
      <w:r w:rsidR="00CA4A41">
        <w:rPr>
          <w:rFonts w:ascii="Times New Roman" w:eastAsia="Times New Roman" w:hAnsi="Times New Roman" w:cs="Times New Roman"/>
          <w:szCs w:val="24"/>
        </w:rPr>
        <w:t xml:space="preserve"> the approaches tested</w:t>
      </w:r>
      <w:r>
        <w:rPr>
          <w:rFonts w:ascii="Times New Roman" w:eastAsia="Times New Roman" w:hAnsi="Times New Roman" w:cs="Times New Roman"/>
          <w:szCs w:val="24"/>
        </w:rPr>
        <w:t>?</w:t>
      </w:r>
    </w:p>
    <w:p w14:paraId="60A4DDBC" w14:textId="77777777" w:rsidR="00E9009A" w:rsidRPr="00E9009A" w:rsidRDefault="00E9009A" w:rsidP="00AB7F35">
      <w:pPr>
        <w:spacing w:after="0" w:line="480" w:lineRule="auto"/>
        <w:rPr>
          <w:rFonts w:eastAsia="Times New Roman" w:cs="Times New Roman"/>
          <w:szCs w:val="24"/>
        </w:rPr>
      </w:pPr>
    </w:p>
    <w:p w14:paraId="7A466720" w14:textId="6ED08520" w:rsidR="00674654" w:rsidRPr="00D2043C" w:rsidRDefault="00186AA6" w:rsidP="00AB7F35">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AB7F35">
      <w:pPr>
        <w:spacing w:after="0" w:line="480" w:lineRule="auto"/>
        <w:rPr>
          <w:rFonts w:cs="Times New Roman"/>
          <w:i/>
          <w:sz w:val="22"/>
          <w:lang w:val="en-CA"/>
        </w:rPr>
      </w:pPr>
      <w:r w:rsidRPr="008E7B78">
        <w:rPr>
          <w:rFonts w:cs="Times New Roman"/>
          <w:i/>
          <w:lang w:val="en-CA"/>
        </w:rPr>
        <w:t xml:space="preserve">Study area </w:t>
      </w:r>
    </w:p>
    <w:p w14:paraId="6A375503" w14:textId="163F2C14" w:rsidR="008E7B78" w:rsidRDefault="008E7B78" w:rsidP="00AB7F35">
      <w:pPr>
        <w:spacing w:after="0"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w:t>
      </w:r>
      <w:r w:rsidR="001B0722">
        <w:rPr>
          <w:rFonts w:cs="Times New Roman"/>
          <w:lang w:val="en-CA"/>
        </w:rPr>
        <w:t xml:space="preserve"> </w:t>
      </w:r>
      <w:r w:rsidR="003E619E">
        <w:rPr>
          <w:rFonts w:cs="Times New Roman"/>
          <w:lang w:val="en-CA"/>
        </w:rPr>
        <w:fldChar w:fldCharType="begin"/>
      </w:r>
      <w:r w:rsidR="003E619E">
        <w:rPr>
          <w:rFonts w:cs="Times New Roman"/>
          <w:lang w:val="en-CA"/>
        </w:rPr>
        <w:instrText xml:space="preserve"> ADDIN ZOTERO_ITEM CSL_CITATION {"citationID":"LZAwwX6M","properties":{"formattedCitation":"(Meidinger and Pojar 1991)","plainCitation":"(Meidinger and Pojar 1991)","noteIndex":0},"citationItems":[{"id":647,"uris":["http://zotero.org/users/878981/items/GFC2JBCC"],"uri":["http://zotero.org/users/878981/items/GFC2JBCC"],"itemData":{"id":647,"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3E619E">
        <w:rPr>
          <w:rFonts w:cs="Times New Roman"/>
          <w:lang w:val="en-CA"/>
        </w:rPr>
        <w:fldChar w:fldCharType="separate"/>
      </w:r>
      <w:r w:rsidR="003E619E" w:rsidRPr="003E619E">
        <w:rPr>
          <w:rFonts w:cs="Times New Roman"/>
        </w:rPr>
        <w:t>(</w:t>
      </w:r>
      <w:proofErr w:type="spellStart"/>
      <w:r w:rsidR="003E619E" w:rsidRPr="003E619E">
        <w:rPr>
          <w:rFonts w:cs="Times New Roman"/>
        </w:rPr>
        <w:t>Meidinger</w:t>
      </w:r>
      <w:proofErr w:type="spellEnd"/>
      <w:r w:rsidR="003E619E" w:rsidRPr="003E619E">
        <w:rPr>
          <w:rFonts w:cs="Times New Roman"/>
        </w:rPr>
        <w:t xml:space="preserve"> and </w:t>
      </w:r>
      <w:proofErr w:type="spellStart"/>
      <w:r w:rsidR="003E619E" w:rsidRPr="003E619E">
        <w:rPr>
          <w:rFonts w:cs="Times New Roman"/>
        </w:rPr>
        <w:t>Pojar</w:t>
      </w:r>
      <w:proofErr w:type="spellEnd"/>
      <w:r w:rsidR="003E619E" w:rsidRPr="003E619E">
        <w:rPr>
          <w:rFonts w:cs="Times New Roman"/>
        </w:rPr>
        <w:t xml:space="preserve"> 1991)</w:t>
      </w:r>
      <w:r w:rsidR="003E619E">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2F75BCFC" w14:textId="77777777" w:rsidR="001D32C4" w:rsidRDefault="001D32C4" w:rsidP="00AB7F35">
      <w:pPr>
        <w:spacing w:after="0" w:line="480" w:lineRule="auto"/>
        <w:rPr>
          <w:rFonts w:cs="Times New Roman"/>
          <w:i/>
        </w:rPr>
      </w:pPr>
    </w:p>
    <w:p w14:paraId="455402E0" w14:textId="77777777" w:rsidR="00940F44" w:rsidRDefault="008E7B78" w:rsidP="00AB7F35">
      <w:pPr>
        <w:spacing w:after="0" w:line="480" w:lineRule="auto"/>
        <w:rPr>
          <w:rFonts w:cs="Times New Roman"/>
          <w:i/>
        </w:rPr>
      </w:pPr>
      <w:r>
        <w:rPr>
          <w:rFonts w:cs="Times New Roman"/>
          <w:i/>
        </w:rPr>
        <w:t xml:space="preserve">Biodiversity data.  </w:t>
      </w:r>
    </w:p>
    <w:p w14:paraId="15A1D10E" w14:textId="229B929B" w:rsidR="008E7B78" w:rsidRDefault="00CC65F5" w:rsidP="00940F44">
      <w:pPr>
        <w:spacing w:after="0" w:line="480" w:lineRule="auto"/>
        <w:ind w:firstLine="720"/>
        <w:rPr>
          <w:rFonts w:cs="Times New Roman"/>
          <w:lang w:val="en-CA"/>
        </w:rPr>
      </w:pPr>
      <w:r w:rsidRPr="004F21C3">
        <w:rPr>
          <w:rFonts w:cs="Times New Roman"/>
        </w:rPr>
        <w:lastRenderedPageBreak/>
        <w:t>We used species distribution models for 72 bird species as our conservation features</w:t>
      </w:r>
      <w:r w:rsidR="0001000D">
        <w:rPr>
          <w:rFonts w:cs="Times New Roman"/>
        </w:rPr>
        <w:t xml:space="preserve"> (Supplementary Table 1)</w:t>
      </w:r>
      <w:r w:rsidRPr="004F21C3">
        <w:rPr>
          <w:rFonts w:cs="Times New Roman"/>
        </w:rPr>
        <w:t>.</w:t>
      </w:r>
      <w:r>
        <w:rPr>
          <w:rFonts w:cs="Times New Roman"/>
          <w:i/>
        </w:rPr>
        <w:t xml:space="preserve"> </w:t>
      </w:r>
      <w:r>
        <w:rPr>
          <w:rFonts w:cs="Times New Roman"/>
        </w:rPr>
        <w:t>The distribution models were based on</w:t>
      </w:r>
      <w:r w:rsidR="008E7B78">
        <w:rPr>
          <w:rFonts w:cs="Times New Roman"/>
        </w:rPr>
        <w:t xml:space="preserve"> </w:t>
      </w:r>
      <w:r>
        <w:rPr>
          <w:rFonts w:cs="Times New Roman"/>
        </w:rPr>
        <w:t xml:space="preserve">data from </w:t>
      </w:r>
      <w:proofErr w:type="spellStart"/>
      <w:r w:rsidR="008E7B78">
        <w:rPr>
          <w:rFonts w:cs="Times New Roman"/>
          <w:spacing w:val="1"/>
        </w:rPr>
        <w:t>e</w:t>
      </w:r>
      <w:r w:rsidR="008E7B78">
        <w:rPr>
          <w:rFonts w:cs="Times New Roman"/>
          <w:spacing w:val="-2"/>
        </w:rPr>
        <w:t>B</w:t>
      </w:r>
      <w:r w:rsidR="008E7B78">
        <w:rPr>
          <w:rFonts w:cs="Times New Roman"/>
        </w:rPr>
        <w:t>i</w:t>
      </w:r>
      <w:r w:rsidR="008E7B78">
        <w:rPr>
          <w:rFonts w:cs="Times New Roman"/>
          <w:spacing w:val="-1"/>
        </w:rPr>
        <w:t>r</w:t>
      </w:r>
      <w:r w:rsidR="008E7B78">
        <w:rPr>
          <w:rFonts w:cs="Times New Roman"/>
        </w:rPr>
        <w:t>d</w:t>
      </w:r>
      <w:proofErr w:type="spellEnd"/>
      <w:r w:rsidR="008E7B78">
        <w:rPr>
          <w:rFonts w:cs="Times New Roman"/>
          <w:spacing w:val="-1"/>
        </w:rPr>
        <w:t xml:space="preserve">, a citizen-science effort that has produced the largest and most rapidly growing biodiversity database in the world </w:t>
      </w:r>
      <w:r w:rsidR="001F16A2">
        <w:rPr>
          <w:rFonts w:cs="Times New Roman"/>
          <w:spacing w:val="-1"/>
        </w:rPr>
        <w:fldChar w:fldCharType="begin"/>
      </w:r>
      <w:r w:rsidR="001F16A2">
        <w:rPr>
          <w:rFonts w:cs="Times New Roman"/>
          <w:spacing w:val="-1"/>
        </w:rPr>
        <w:instrText xml:space="preserve"> ADDIN ZOTERO_ITEM CSL_CITATION {"citationID":"P3MbRw4O","properties":{"formattedCitation":"(Hochachka et al. 2012, Sullivan et al. 2014)","plainCitation":"(Hochachka et al. 2012, Sullivan et al. 2014)","noteIndex":0},"citationItems":[{"id":71,"uris":["http://zotero.org/users/878981/items/EBCH3RD9"],"uri":["http://zotero.org/users/878981/items/EBCH3RD9"],"itemData":{"id":71,"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96,"uris":["http://zotero.org/users/878981/items/KPH7ZA5S"],"uri":["http://zotero.org/users/878981/items/KPH7ZA5S"],"itemData":{"id":96,"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rsidR="001F16A2">
        <w:rPr>
          <w:rFonts w:cs="Times New Roman"/>
          <w:spacing w:val="-1"/>
        </w:rPr>
        <w:fldChar w:fldCharType="separate"/>
      </w:r>
      <w:r w:rsidR="001F16A2" w:rsidRPr="001F16A2">
        <w:rPr>
          <w:rFonts w:cs="Times New Roman"/>
        </w:rPr>
        <w:t>(</w:t>
      </w:r>
      <w:proofErr w:type="spellStart"/>
      <w:r w:rsidR="001F16A2" w:rsidRPr="001F16A2">
        <w:rPr>
          <w:rFonts w:cs="Times New Roman"/>
        </w:rPr>
        <w:t>Hochachka</w:t>
      </w:r>
      <w:proofErr w:type="spellEnd"/>
      <w:r w:rsidR="001F16A2" w:rsidRPr="001F16A2">
        <w:rPr>
          <w:rFonts w:cs="Times New Roman"/>
        </w:rPr>
        <w:t xml:space="preserve"> et al. 2012, Sullivan et al. 2014)</w:t>
      </w:r>
      <w:r w:rsidR="001F16A2">
        <w:rPr>
          <w:rFonts w:cs="Times New Roman"/>
          <w:spacing w:val="-1"/>
        </w:rPr>
        <w:fldChar w:fldCharType="end"/>
      </w:r>
      <w:r w:rsidR="008E7B78">
        <w:rPr>
          <w:rFonts w:cs="Times New Roman"/>
        </w:rPr>
        <w:t xml:space="preserve">. From the 2013 </w:t>
      </w:r>
      <w:proofErr w:type="spellStart"/>
      <w:r w:rsidR="008E7B78">
        <w:rPr>
          <w:rFonts w:cs="Times New Roman"/>
        </w:rPr>
        <w:t>eBird</w:t>
      </w:r>
      <w:proofErr w:type="spellEnd"/>
      <w:r w:rsidR="008E7B78">
        <w:rPr>
          <w:rFonts w:cs="Times New Roman"/>
        </w:rPr>
        <w:t xml:space="preserve"> Reference Dataset (</w:t>
      </w:r>
      <w:hyperlink r:id="rId11" w:history="1">
        <w:r w:rsidR="008E7B78">
          <w:rPr>
            <w:rStyle w:val="Hyperlink"/>
            <w:rFonts w:cs="Times New Roman"/>
          </w:rPr>
          <w:t>http://ebird.org/ebird/data/download</w:t>
        </w:r>
      </w:hyperlink>
      <w:r w:rsidR="008E7B78">
        <w:rPr>
          <w:rFonts w:cs="Times New Roman"/>
        </w:rPr>
        <w:t>) w</w:t>
      </w:r>
      <w:r w:rsidR="008E7B78">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sidR="008E7B78">
        <w:rPr>
          <w:rFonts w:cs="Times New Roman"/>
          <w:lang w:val="en-CA"/>
        </w:rPr>
        <w:t>Hochachka</w:t>
      </w:r>
      <w:proofErr w:type="spellEnd"/>
      <w:r w:rsidR="008E7B78">
        <w:rPr>
          <w:rFonts w:cs="Times New Roman"/>
          <w:lang w:val="en-CA"/>
        </w:rPr>
        <w:t>, pers. com.). Sampling locations &lt;100 m apart were collapsed to one location, yielding 5470 checklists from 2160 locations, visited from 1-10 times and 2.53 times on average.</w:t>
      </w:r>
      <w:ins w:id="1" w:author="Matt Strimas-Mackey" w:date="2019-03-06T11:41:00Z">
        <w:r>
          <w:rPr>
            <w:rFonts w:cs="Times New Roman"/>
            <w:lang w:val="en-CA"/>
          </w:rPr>
          <w:t xml:space="preserve"> </w:t>
        </w:r>
        <w:commentRangeStart w:id="2"/>
        <w:r>
          <w:rPr>
            <w:rFonts w:cs="Times New Roman"/>
            <w:lang w:val="en-CA"/>
          </w:rPr>
          <w:t>unmarked</w:t>
        </w:r>
        <w:commentRangeEnd w:id="2"/>
        <w:r>
          <w:rPr>
            <w:rStyle w:val="CommentReference"/>
          </w:rPr>
          <w:commentReference w:id="2"/>
        </w:r>
        <w:r>
          <w:rPr>
            <w:rFonts w:cs="Times New Roman"/>
            <w:lang w:val="en-CA"/>
          </w:rPr>
          <w:t>.</w:t>
        </w:r>
      </w:ins>
      <w:r w:rsidR="008E7B78">
        <w:rPr>
          <w:rFonts w:cs="Times New Roman"/>
          <w:lang w:val="en-CA"/>
        </w:rPr>
        <w:t xml:space="preserve"> </w:t>
      </w:r>
      <w:r w:rsidR="00A540EB">
        <w:rPr>
          <w:rFonts w:cs="Times New Roman"/>
          <w:lang w:val="en-CA"/>
        </w:rPr>
        <w:t xml:space="preserve">For further details see </w:t>
      </w:r>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r w:rsidR="00A540EB">
        <w:rPr>
          <w:rFonts w:cs="Times New Roman"/>
          <w:lang w:val="en-CA"/>
        </w:rPr>
        <w:t>.</w:t>
      </w:r>
    </w:p>
    <w:p w14:paraId="718158C4" w14:textId="77777777" w:rsidR="00BA6410" w:rsidRDefault="00BA6410" w:rsidP="00AB7F35">
      <w:pPr>
        <w:spacing w:after="0" w:line="480" w:lineRule="auto"/>
        <w:rPr>
          <w:rFonts w:cs="Times New Roman"/>
          <w:lang w:val="en-CA"/>
        </w:rPr>
      </w:pPr>
    </w:p>
    <w:p w14:paraId="6CDB98D2" w14:textId="77777777" w:rsidR="00940F44" w:rsidRDefault="008E7B78" w:rsidP="00AB7F35">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7BDDBA3C" w14:textId="14C536FF" w:rsidR="008E7B78" w:rsidRDefault="008E7B78" w:rsidP="00940F44">
      <w:pPr>
        <w:spacing w:after="0" w:line="480" w:lineRule="auto"/>
        <w:ind w:firstLine="720"/>
        <w:rPr>
          <w:rFonts w:cs="Times New Roman"/>
          <w:lang w:val="en-CA"/>
        </w:rPr>
      </w:pPr>
      <w:r>
        <w:rPr>
          <w:rFonts w:cs="Times New Roman"/>
          <w:lang w:val="en-CA"/>
        </w:rPr>
        <w:t xml:space="preserve">We incorporated spatial heterogeneity in land cost </w:t>
      </w:r>
      <w:r w:rsidR="00CB1C57">
        <w:rPr>
          <w:rFonts w:cs="Times New Roman"/>
          <w:lang w:val="en-CA"/>
        </w:rPr>
        <w:fldChar w:fldCharType="begin"/>
      </w:r>
      <w:r w:rsidR="00CB1C57">
        <w:rPr>
          <w:rFonts w:cs="Times New Roman"/>
          <w:lang w:val="en-CA"/>
        </w:rPr>
        <w:instrText xml:space="preserve"> ADDIN ZOTERO_ITEM CSL_CITATION {"citationID":"27xGbKXd","properties":{"formattedCitation":"(Ando et al. 1998, Polasky et al. 2001, Ferraro 2003, Naidoo et al. 2006)","plainCitation":"(Ando et al. 1998, Polasky et al. 2001, Ferraro 2003, Naidoo et al. 2006)","noteIndex":0},"citationItems":[{"id":738,"uris":["http://zotero.org/users/878981/items/MIJ5EGAG"],"uri":["http://zotero.org/users/878981/items/MIJ5EGAG"],"itemData":{"id":738,"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683,"uris":["http://zotero.org/users/878981/items/2XRVP78G"],"uri":["http://zotero.org/users/878981/items/2XRVP78G"],"itemData":{"id":683,"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684,"uris":["http://zotero.org/users/878981/items/BWQ3GV6K"],"uri":["http://zotero.org/users/878981/items/BWQ3GV6K"],"itemData":{"id":684,"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275,"uris":["http://zotero.org/users/878981/items/XU8JUJIL"],"uri":["http://zotero.org/users/878981/items/XU8JUJIL"],"itemData":{"id":275,"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rsidR="00CB1C57">
        <w:rPr>
          <w:rFonts w:cs="Times New Roman"/>
          <w:lang w:val="en-CA"/>
        </w:rPr>
        <w:fldChar w:fldCharType="separate"/>
      </w:r>
      <w:r w:rsidR="00CB1C57" w:rsidRPr="00CB1C57">
        <w:rPr>
          <w:rFonts w:cs="Times New Roman"/>
        </w:rPr>
        <w:t xml:space="preserve">(Ando et al. 1998, </w:t>
      </w:r>
      <w:proofErr w:type="spellStart"/>
      <w:r w:rsidR="00CB1C57" w:rsidRPr="00CB1C57">
        <w:rPr>
          <w:rFonts w:cs="Times New Roman"/>
        </w:rPr>
        <w:t>Polasky</w:t>
      </w:r>
      <w:proofErr w:type="spellEnd"/>
      <w:r w:rsidR="00CB1C57" w:rsidRPr="00CB1C57">
        <w:rPr>
          <w:rFonts w:cs="Times New Roman"/>
        </w:rPr>
        <w:t xml:space="preserve"> et al. 2001, Ferraro 2003, Naidoo et al. 2006)</w:t>
      </w:r>
      <w:r w:rsidR="00CB1C57">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7262CC">
        <w:rPr>
          <w:rFonts w:cs="Times New Roman"/>
          <w:lang w:val="en-CA"/>
        </w:rPr>
        <w:fldChar w:fldCharType="begin"/>
      </w:r>
      <w:r w:rsidR="007262CC">
        <w:rPr>
          <w:rFonts w:cs="Times New Roman"/>
          <w:lang w:val="en-CA"/>
        </w:rPr>
        <w:instrText xml:space="preserve"> ADDIN ZOTERO_ITEM CSL_CITATION {"citationID":"qhIpMl1c","properties":{"formattedCitation":"(Schuster et al. 2014)","plainCitation":"(Schuster et al. 2014)","noteIndex":0},"citationItems":[{"id":1081,"uris":["http://zotero.org/users/878981/items/2J4IYCC3"],"uri":["http://zotero.org/users/878981/items/2J4IYCC3"],"itemData":{"id":1081,"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rsidR="007262CC">
        <w:rPr>
          <w:rFonts w:cs="Times New Roman"/>
          <w:lang w:val="en-CA"/>
        </w:rPr>
        <w:fldChar w:fldCharType="separate"/>
      </w:r>
      <w:r w:rsidR="007262CC" w:rsidRPr="007262CC">
        <w:rPr>
          <w:rFonts w:cs="Times New Roman"/>
        </w:rPr>
        <w:t>(Schuster et al. 2014)</w:t>
      </w:r>
      <w:r w:rsidR="007262CC">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cadastral layer included 1.92M polygons. Cadastral data, including tax assessment land values from Oregon State had to be sourced from individual counties, which included Benton, Clackamas, Columbia, Douglas, Lane, </w:t>
      </w:r>
      <w:r>
        <w:rPr>
          <w:rFonts w:cs="Times New Roman"/>
          <w:lang w:val="en-CA"/>
        </w:rPr>
        <w:lastRenderedPageBreak/>
        <w:t xml:space="preserve">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21F744AC" w14:textId="77777777" w:rsidR="004F0279" w:rsidRDefault="004F0279" w:rsidP="00AB7F35">
      <w:pPr>
        <w:spacing w:after="0" w:line="480" w:lineRule="auto"/>
        <w:rPr>
          <w:rFonts w:cs="Times New Roman"/>
          <w:lang w:val="en-CA"/>
        </w:rPr>
      </w:pPr>
    </w:p>
    <w:p w14:paraId="59A112BD" w14:textId="67EE67E1" w:rsidR="00852507" w:rsidRPr="00D2043C" w:rsidRDefault="00852507" w:rsidP="00AB7F35">
      <w:pPr>
        <w:spacing w:after="0" w:line="480" w:lineRule="auto"/>
        <w:rPr>
          <w:rFonts w:cs="Times New Roman"/>
          <w:szCs w:val="24"/>
        </w:rPr>
      </w:pPr>
      <w:r w:rsidRPr="00D2043C">
        <w:rPr>
          <w:rFonts w:cs="Times New Roman"/>
          <w:i/>
          <w:szCs w:val="24"/>
        </w:rPr>
        <w:t>Spatial prioritization approach</w:t>
      </w:r>
    </w:p>
    <w:p w14:paraId="14715C9F" w14:textId="25CA4974" w:rsidR="009B5278" w:rsidRDefault="00852507" w:rsidP="00AB7F35">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Here we use the concept of systematic conservation planning</w:t>
      </w:r>
      <w:r w:rsidR="001D64B9">
        <w:rPr>
          <w:rStyle w:val="apple-converted-space"/>
          <w:shd w:val="clear" w:color="auto" w:fill="FFFFFF"/>
        </w:rPr>
        <w:t xml:space="preserve"> </w:t>
      </w:r>
      <w:r w:rsidR="001D64B9">
        <w:rPr>
          <w:rStyle w:val="apple-converted-space"/>
          <w:shd w:val="clear" w:color="auto" w:fill="FFFFFF"/>
        </w:rPr>
        <w:fldChar w:fldCharType="begin"/>
      </w:r>
      <w:r w:rsidR="001D64B9">
        <w:rPr>
          <w:rStyle w:val="apple-converted-space"/>
          <w:shd w:val="clear" w:color="auto" w:fill="FFFFFF"/>
        </w:rPr>
        <w:instrText xml:space="preserve"> ADDIN ZOTERO_ITEM CSL_CITATION {"citationID":"7bMI0I4v","properties":{"formattedCitation":"(Margules and Pressey 2000)","plainCitation":"(Margules and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1D64B9">
        <w:rPr>
          <w:rStyle w:val="apple-converted-space"/>
          <w:shd w:val="clear" w:color="auto" w:fill="FFFFFF"/>
        </w:rPr>
        <w:fldChar w:fldCharType="separate"/>
      </w:r>
      <w:r w:rsidR="001D64B9" w:rsidRPr="001D64B9">
        <w:t>(</w:t>
      </w:r>
      <w:proofErr w:type="spellStart"/>
      <w:r w:rsidR="001D64B9" w:rsidRPr="001D64B9">
        <w:t>Margules</w:t>
      </w:r>
      <w:proofErr w:type="spellEnd"/>
      <w:r w:rsidR="001D64B9" w:rsidRPr="001D64B9">
        <w:t xml:space="preserve"> and </w:t>
      </w:r>
      <w:proofErr w:type="spellStart"/>
      <w:r w:rsidR="001D64B9" w:rsidRPr="001D64B9">
        <w:t>Pressey</w:t>
      </w:r>
      <w:proofErr w:type="spellEnd"/>
      <w:r w:rsidR="001D64B9" w:rsidRPr="001D64B9">
        <w:t xml:space="preserve"> 2000)</w:t>
      </w:r>
      <w:r w:rsidR="001D64B9">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006A7822">
        <w:rPr>
          <w:rStyle w:val="apple-converted-space"/>
          <w:shd w:val="clear" w:color="auto" w:fill="FFFFFF"/>
        </w:rPr>
        <w:fldChar w:fldCharType="begin"/>
      </w:r>
      <w:r w:rsidR="006A7822">
        <w:rPr>
          <w:rStyle w:val="apple-converted-space"/>
          <w:shd w:val="clear" w:color="auto" w:fill="FFFFFF"/>
        </w:rPr>
        <w:instrText xml:space="preserve"> ADDIN ZOTERO_ITEM CSL_CITATION {"citationID":"ipsZgSZw","properties":{"formattedCitation":"(McIntosh et al. 2017)","plainCitation":"(McIntosh et al. 2017)","noteIndex":0},"citationItems":[{"id":1060,"uris":["http://zotero.org/users/878981/items/JYAA84DS"],"uri":["http://zotero.org/users/878981/items/JYAA84DS"],"itemData":{"id":1060,"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6A7822">
        <w:rPr>
          <w:rStyle w:val="apple-converted-space"/>
          <w:shd w:val="clear" w:color="auto" w:fill="FFFFFF"/>
        </w:rPr>
        <w:fldChar w:fldCharType="separate"/>
      </w:r>
      <w:r w:rsidR="006A7822" w:rsidRPr="006A7822">
        <w:t>(McIntosh et al. 2017)</w:t>
      </w:r>
      <w:r w:rsidR="006A7822">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557970BB" w:rsidR="009B5278" w:rsidRDefault="009705C3" w:rsidP="00AB7F35">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1358CAA8" w14:textId="09FFD285" w:rsidR="00852507" w:rsidRPr="00D2043C" w:rsidRDefault="00852507" w:rsidP="00AB7F35">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AB7F35">
      <w:pPr>
        <w:pStyle w:val="xmsolistparagraph"/>
        <w:spacing w:before="0" w:beforeAutospacing="0" w:after="0" w:afterAutospacing="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3BFBD808" w:rsidR="00852507" w:rsidRPr="00D2043C" w:rsidRDefault="00852507" w:rsidP="00AB7F35">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an objective to find the solution that fulfills all the targets and constraints for the </w:t>
      </w:r>
      <w:r w:rsidR="0026433E">
        <w:rPr>
          <w:rStyle w:val="apple-converted-space"/>
          <w:shd w:val="clear" w:color="auto" w:fill="FFFFFF"/>
          <w:lang w:val="en-CA"/>
        </w:rPr>
        <w:t>least cost</w:t>
      </w:r>
      <w:r w:rsidRPr="00D2043C">
        <w:rPr>
          <w:rStyle w:val="apple-converted-space"/>
          <w:shd w:val="clear" w:color="auto" w:fill="FFFFFF"/>
          <w:lang w:val="en-CA"/>
        </w:rPr>
        <w:t xml:space="preserve"> </w:t>
      </w:r>
      <w:r w:rsidR="00A4000B">
        <w:rPr>
          <w:rStyle w:val="apple-converted-space"/>
          <w:shd w:val="clear" w:color="auto" w:fill="FFFFFF"/>
          <w:lang w:val="en-CA"/>
        </w:rPr>
        <w:fldChar w:fldCharType="begin"/>
      </w:r>
      <w:r w:rsidR="00A4000B">
        <w:rPr>
          <w:rStyle w:val="apple-converted-space"/>
          <w:shd w:val="clear" w:color="auto" w:fill="FFFFFF"/>
          <w:lang w:val="en-CA"/>
        </w:rPr>
        <w:instrText xml:space="preserve"> ADDIN ZOTERO_ITEM CSL_CITATION {"citationID":"QruG1Nv9","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A4000B">
        <w:rPr>
          <w:rStyle w:val="apple-converted-space"/>
          <w:shd w:val="clear" w:color="auto" w:fill="FFFFFF"/>
          <w:lang w:val="en-CA"/>
        </w:rPr>
        <w:fldChar w:fldCharType="separate"/>
      </w:r>
      <w:r w:rsidR="00A4000B" w:rsidRPr="00A4000B">
        <w:t>(Beyer et al. 2016)</w:t>
      </w:r>
      <w:r w:rsidR="00A4000B">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3FEF6BE8" w14:textId="77777777" w:rsidR="006C014C" w:rsidRDefault="006C014C" w:rsidP="006C014C">
      <w:pPr>
        <w:pStyle w:val="xmsonormal"/>
        <w:spacing w:before="0" w:beforeAutospacing="0" w:after="0" w:afterAutospacing="0" w:line="480" w:lineRule="auto"/>
        <w:rPr>
          <w:i/>
          <w:lang w:val="en-CA"/>
        </w:rPr>
      </w:pPr>
    </w:p>
    <w:p w14:paraId="68F8AF1C" w14:textId="48621DDD" w:rsidR="006C014C" w:rsidRPr="00745783" w:rsidRDefault="006C014C" w:rsidP="006C014C">
      <w:pPr>
        <w:pStyle w:val="xmsonormal"/>
        <w:spacing w:before="0" w:beforeAutospacing="0" w:after="0" w:afterAutospacing="0" w:line="480" w:lineRule="auto"/>
        <w:rPr>
          <w:i/>
          <w:lang w:val="en-CA"/>
        </w:rPr>
      </w:pPr>
      <w:r w:rsidRPr="00745783">
        <w:rPr>
          <w:i/>
          <w:lang w:val="en-CA"/>
        </w:rPr>
        <w:lastRenderedPageBreak/>
        <w:t>ILP solvers</w:t>
      </w:r>
      <w:r w:rsidR="00FE09E2">
        <w:rPr>
          <w:i/>
          <w:lang w:val="en-CA"/>
        </w:rPr>
        <w:t xml:space="preserve"> (commercial vs open source)</w:t>
      </w:r>
    </w:p>
    <w:p w14:paraId="2762AD53" w14:textId="29698DED" w:rsidR="006C014C" w:rsidRPr="00253636" w:rsidRDefault="00286551" w:rsidP="00CB50A5">
      <w:pPr>
        <w:pStyle w:val="xmsonormal"/>
        <w:spacing w:before="0" w:beforeAutospacing="0" w:after="0" w:afterAutospacing="0" w:line="480" w:lineRule="auto"/>
        <w:ind w:firstLine="720"/>
        <w:rPr>
          <w:lang w:val="en-CA"/>
        </w:rPr>
      </w:pPr>
      <w:r>
        <w:rPr>
          <w:lang w:val="en-CA"/>
        </w:rPr>
        <w:t xml:space="preserve">There are numerous ILP solver packages available at the moment. Two distinct groups are commercial and open source solvers. Both groups ideally yield optimal solutions to ILP problems, but there are substantial differences in performance and problem size that can be solved using different </w:t>
      </w:r>
      <w:r w:rsidR="00A612AA">
        <w:rPr>
          <w:lang w:val="en-CA"/>
        </w:rPr>
        <w:t xml:space="preserve">packages. </w:t>
      </w:r>
      <w:r>
        <w:rPr>
          <w:lang w:val="en-CA"/>
        </w:rPr>
        <w:t xml:space="preserve">For the purposes of performance testing we opted for </w:t>
      </w:r>
      <w:r w:rsidR="00A612AA">
        <w:rPr>
          <w:lang w:val="en-CA"/>
        </w:rPr>
        <w:t xml:space="preserve">one of the best commercial solvers currently on the market, </w:t>
      </w:r>
      <w:proofErr w:type="spellStart"/>
      <w:r w:rsidR="00A612AA">
        <w:rPr>
          <w:lang w:val="en-CA"/>
        </w:rPr>
        <w:t>Gurobi</w:t>
      </w:r>
      <w:proofErr w:type="spellEnd"/>
      <w:r w:rsidR="00AD3F18">
        <w:rPr>
          <w:lang w:val="en-CA"/>
        </w:rPr>
        <w:t xml:space="preserve"> </w:t>
      </w:r>
      <w:r w:rsidR="00AD3F18">
        <w:rPr>
          <w:lang w:val="en-CA"/>
        </w:rPr>
        <w:fldChar w:fldCharType="begin"/>
      </w:r>
      <w:r w:rsidR="00AD3F18">
        <w:rPr>
          <w:lang w:val="en-CA"/>
        </w:rPr>
        <w:instrText xml:space="preserve"> ADDIN ZOTERO_ITEM CSL_CITATION {"citationID":"BDsjmG4s","properties":{"formattedCitation":"(Gurobi Optimization Inc. 2017)","plainCitation":"(Gurobi Optimization Inc. 2017)","noteIndex":0},"citationItems":[{"id":1059,"uris":["http://zotero.org/users/878981/items/YPZHLGSG"],"uri":["http://zotero.org/users/878981/items/YPZHLGSG"],"itemData":{"id":1059,"type":"book","title":"Gurobi Optimizer Reference Manual, Version 7.5.1","author":[{"literal":"Gurobi Optimization Inc."}],"issued":{"date-parts":[["2017"]]}}}],"schema":"https://github.com/citation-style-language/schema/raw/master/csl-citation.json"} </w:instrText>
      </w:r>
      <w:r w:rsidR="00AD3F18">
        <w:rPr>
          <w:lang w:val="en-CA"/>
        </w:rPr>
        <w:fldChar w:fldCharType="separate"/>
      </w:r>
      <w:r w:rsidR="00AD3F18" w:rsidRPr="00AD3F18">
        <w:t>(</w:t>
      </w:r>
      <w:proofErr w:type="spellStart"/>
      <w:r w:rsidR="00AD3F18" w:rsidRPr="00AD3F18">
        <w:t>Gurobi</w:t>
      </w:r>
      <w:proofErr w:type="spellEnd"/>
      <w:r w:rsidR="00AD3F18" w:rsidRPr="00AD3F18">
        <w:t xml:space="preserve"> Optimization Inc. 2017)</w:t>
      </w:r>
      <w:r w:rsidR="00AD3F18">
        <w:rPr>
          <w:lang w:val="en-CA"/>
        </w:rPr>
        <w:fldChar w:fldCharType="end"/>
      </w:r>
      <w:r w:rsidR="00A612AA">
        <w:rPr>
          <w:lang w:val="en-CA"/>
        </w:rPr>
        <w:t xml:space="preserve">. </w:t>
      </w:r>
      <w:r w:rsidR="00820AB8">
        <w:rPr>
          <w:lang w:val="en-CA"/>
        </w:rPr>
        <w:t xml:space="preserve">In a recent benchmark study, </w:t>
      </w:r>
      <w:proofErr w:type="spellStart"/>
      <w:r w:rsidR="00820AB8">
        <w:rPr>
          <w:lang w:val="en-CA"/>
        </w:rPr>
        <w:t>Gurobi</w:t>
      </w:r>
      <w:proofErr w:type="spellEnd"/>
      <w:r w:rsidR="00820AB8">
        <w:rPr>
          <w:lang w:val="en-CA"/>
        </w:rPr>
        <w:t xml:space="preserve"> outperformed other solver packages </w:t>
      </w:r>
      <w:r w:rsidR="00820AB8" w:rsidRPr="001F1BA0">
        <w:rPr>
          <w:lang w:val="en-CA"/>
        </w:rPr>
        <w:t>for more complex formulations and</w:t>
      </w:r>
      <w:r w:rsidR="00820AB8">
        <w:rPr>
          <w:lang w:val="en-CA"/>
        </w:rPr>
        <w:t xml:space="preserve"> a </w:t>
      </w:r>
      <w:r w:rsidR="00820AB8" w:rsidRPr="001F1BA0">
        <w:rPr>
          <w:lang w:val="en-CA"/>
        </w:rPr>
        <w:t>practical use-case</w:t>
      </w:r>
      <w:r w:rsidR="00820AB8">
        <w:rPr>
          <w:lang w:val="en-CA"/>
        </w:rPr>
        <w:t xml:space="preserve"> </w:t>
      </w:r>
      <w:r w:rsidR="00AD3F18">
        <w:rPr>
          <w:lang w:val="en-CA"/>
        </w:rPr>
        <w:fldChar w:fldCharType="begin"/>
      </w:r>
      <w:r w:rsidR="00AD3F18">
        <w:rPr>
          <w:lang w:val="en-CA"/>
        </w:rPr>
        <w:instrText xml:space="preserve"> ADDIN ZOTERO_ITEM CSL_CITATION {"citationID":"Bl7xBFJO","properties":{"formattedCitation":"(Luppold et al. 2018)","plainCitation":"(Luppold et al. 2018)","noteIndex":0},"citationItems":[{"id":2530,"uris":["http://zotero.org/users/878981/items/25QXVFY2"],"uri":["http://zotero.org/users/878981/items/25QXVFY2"],"itemData":{"id":2530,"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AD3F18">
        <w:rPr>
          <w:lang w:val="en-CA"/>
        </w:rPr>
        <w:fldChar w:fldCharType="separate"/>
      </w:r>
      <w:r w:rsidR="00AD3F18" w:rsidRPr="00AB7F35">
        <w:t>(</w:t>
      </w:r>
      <w:proofErr w:type="spellStart"/>
      <w:r w:rsidR="00AD3F18" w:rsidRPr="00AB7F35">
        <w:t>Luppold</w:t>
      </w:r>
      <w:proofErr w:type="spellEnd"/>
      <w:r w:rsidR="00AD3F18" w:rsidRPr="00AB7F35">
        <w:t xml:space="preserve"> et al. 2018)</w:t>
      </w:r>
      <w:r w:rsidR="00AD3F18">
        <w:rPr>
          <w:lang w:val="en-CA"/>
        </w:rPr>
        <w:fldChar w:fldCharType="end"/>
      </w:r>
      <w:r w:rsidR="00820AB8">
        <w:rPr>
          <w:lang w:val="en-CA"/>
        </w:rPr>
        <w:t xml:space="preserve">. </w:t>
      </w:r>
      <w:proofErr w:type="spellStart"/>
      <w:r w:rsidR="007B7964">
        <w:rPr>
          <w:lang w:val="en-CA"/>
        </w:rPr>
        <w:t>Gurobi</w:t>
      </w:r>
      <w:proofErr w:type="spellEnd"/>
      <w:r w:rsidR="007B7964">
        <w:rPr>
          <w:lang w:val="en-CA"/>
        </w:rPr>
        <w:t xml:space="preserve"> </w:t>
      </w:r>
      <w:r w:rsidR="00A612AA">
        <w:rPr>
          <w:lang w:val="en-CA"/>
        </w:rPr>
        <w:t xml:space="preserve">provides </w:t>
      </w:r>
      <w:r w:rsidR="00F56CCB">
        <w:rPr>
          <w:lang w:val="en-CA"/>
        </w:rPr>
        <w:t xml:space="preserve">a </w:t>
      </w:r>
      <w:r w:rsidR="00A612AA">
        <w:rPr>
          <w:lang w:val="en-CA"/>
        </w:rPr>
        <w:t xml:space="preserve">free academic license to researchers, but is </w:t>
      </w:r>
      <w:r w:rsidR="00431E4F">
        <w:rPr>
          <w:lang w:val="en-CA"/>
        </w:rPr>
        <w:t xml:space="preserve">otherwise </w:t>
      </w:r>
      <w:r w:rsidR="00A612AA">
        <w:rPr>
          <w:lang w:val="en-CA"/>
        </w:rPr>
        <w:t xml:space="preserve">costly for non academic institutions and individuals. </w:t>
      </w:r>
      <w:r w:rsidR="003B5AB5">
        <w:rPr>
          <w:lang w:val="en-CA"/>
        </w:rPr>
        <w:t xml:space="preserve">To investigate solver performance of packages that are freely available to everyone, we also tested the open source solver </w:t>
      </w:r>
      <w:r w:rsidR="004C44C1" w:rsidRPr="004C44C1">
        <w:rPr>
          <w:lang w:val="en-CA"/>
        </w:rPr>
        <w:t>SYMPHONY</w:t>
      </w:r>
      <w:r w:rsidR="003B5AB5">
        <w:rPr>
          <w:lang w:val="en-CA"/>
        </w:rPr>
        <w:t xml:space="preserve"> </w:t>
      </w:r>
      <w:r w:rsidR="003B5AB5">
        <w:rPr>
          <w:lang w:val="en-CA"/>
        </w:rPr>
        <w:fldChar w:fldCharType="begin"/>
      </w:r>
      <w:r w:rsidR="003B5AB5">
        <w:rPr>
          <w:lang w:val="en-CA"/>
        </w:rPr>
        <w:instrText xml:space="preserve"> ADDIN ZOTERO_ITEM CSL_CITATION {"citationID":"KS6vekSZ","properties":{"formattedCitation":"(Ted Ralphs et al. 2019)","plainCitation":"(Ted Ralphs et al. 2019)","noteIndex":0},"citationItems":[{"id":2533,"uris":["http://zotero.org/users/878981/items/W6ECUFLB"],"uri":["http://zotero.org/users/878981/items/W6ECUFLB"],"itemData":{"id":2533,"type":"book","title":"coin-or/SYMPHONY: Version 5.6.17","publisher":"Zenodo","source":"Zenodo","abstract":"This a mirror of the subversion repository on COIN-OR.","URL":"https://zenodo.org/record/2576603","note":"DOI: 10.5281/zenodo.2576603","shortTitle":"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3B5AB5">
        <w:rPr>
          <w:lang w:val="en-CA"/>
        </w:rPr>
        <w:fldChar w:fldCharType="separate"/>
      </w:r>
      <w:r w:rsidR="003B5AB5" w:rsidRPr="003B5AB5">
        <w:t>(Ted Ralphs et al. 2019)</w:t>
      </w:r>
      <w:r w:rsidR="003B5AB5">
        <w:rPr>
          <w:lang w:val="en-CA"/>
        </w:rPr>
        <w:fldChar w:fldCharType="end"/>
      </w:r>
      <w:r w:rsidR="003B5AB5">
        <w:rPr>
          <w:lang w:val="en-CA"/>
        </w:rPr>
        <w:t xml:space="preserve">. Both </w:t>
      </w:r>
      <w:proofErr w:type="spellStart"/>
      <w:r w:rsidR="003B5AB5">
        <w:rPr>
          <w:lang w:val="en-CA"/>
        </w:rPr>
        <w:t>Gurobi</w:t>
      </w:r>
      <w:proofErr w:type="spellEnd"/>
      <w:r w:rsidR="003B5AB5">
        <w:rPr>
          <w:lang w:val="en-CA"/>
        </w:rPr>
        <w:t xml:space="preserve"> and </w:t>
      </w:r>
      <w:r w:rsidR="004C44C1" w:rsidRPr="004C44C1">
        <w:rPr>
          <w:lang w:val="en-CA"/>
        </w:rPr>
        <w:t>SYMPHONY</w:t>
      </w:r>
      <w:r w:rsidR="003B5AB5">
        <w:rPr>
          <w:lang w:val="en-CA"/>
        </w:rPr>
        <w:t xml:space="preserve"> can be used from R. For </w:t>
      </w:r>
      <w:proofErr w:type="spellStart"/>
      <w:r w:rsidR="003B5AB5">
        <w:rPr>
          <w:lang w:val="en-CA"/>
        </w:rPr>
        <w:t>Gurobi</w:t>
      </w:r>
      <w:proofErr w:type="spellEnd"/>
      <w:r w:rsidR="003B5AB5">
        <w:rPr>
          <w:lang w:val="en-CA"/>
        </w:rPr>
        <w:t xml:space="preserve"> we used the </w:t>
      </w:r>
      <w:r w:rsidR="00E90944">
        <w:rPr>
          <w:lang w:val="en-CA"/>
        </w:rPr>
        <w:t>R package provided with the software (</w:t>
      </w:r>
      <w:r w:rsidR="00E90944" w:rsidRPr="00E90944">
        <w:rPr>
          <w:lang w:val="en-CA"/>
        </w:rPr>
        <w:t>gurobi_8.1-0</w:t>
      </w:r>
      <w:r w:rsidR="00E90944">
        <w:rPr>
          <w:lang w:val="en-CA"/>
        </w:rPr>
        <w:t xml:space="preserve">) and for </w:t>
      </w:r>
      <w:r w:rsidR="004C44C1" w:rsidRPr="004C44C1">
        <w:rPr>
          <w:lang w:val="en-CA"/>
        </w:rPr>
        <w:t>SYMPHONY</w:t>
      </w:r>
      <w:r w:rsidR="00E90944">
        <w:rPr>
          <w:lang w:val="en-CA"/>
        </w:rPr>
        <w:t xml:space="preserve"> the </w:t>
      </w:r>
      <w:proofErr w:type="spellStart"/>
      <w:r w:rsidR="00E90944" w:rsidRPr="00E90944">
        <w:rPr>
          <w:lang w:val="en-CA"/>
        </w:rPr>
        <w:t>Rsymphony</w:t>
      </w:r>
      <w:proofErr w:type="spellEnd"/>
      <w:r w:rsidR="00E90944">
        <w:rPr>
          <w:lang w:val="en-CA"/>
        </w:rPr>
        <w:t xml:space="preserve"> package</w:t>
      </w:r>
      <w:r w:rsidR="00D67CF4">
        <w:rPr>
          <w:lang w:val="en-CA"/>
        </w:rPr>
        <w:t xml:space="preserve"> v.0.1-28</w:t>
      </w:r>
      <w:r w:rsidR="00E90944">
        <w:rPr>
          <w:lang w:val="en-CA"/>
        </w:rPr>
        <w:t xml:space="preserve"> </w:t>
      </w:r>
      <w:r w:rsidR="00E90944">
        <w:rPr>
          <w:lang w:val="en-CA"/>
        </w:rPr>
        <w:fldChar w:fldCharType="begin"/>
      </w:r>
      <w:r w:rsidR="00E90944">
        <w:rPr>
          <w:lang w:val="en-CA"/>
        </w:rPr>
        <w:instrText xml:space="preserve"> ADDIN ZOTERO_ITEM CSL_CITATION {"citationID":"MXKNWAZZ","properties":{"formattedCitation":"(Harter et al. 2017)","plainCitation":"(Harter et al. 2017)","noteIndex":0},"citationItems":[{"id":2535,"uris":["http://zotero.org/users/878981/items/5RBCNVNQ"],"uri":["http://zotero.org/users/878981/items/5RBCNVNQ"],"itemData":{"id":2535,"type":"book","title":"Rsymphony: SYMPHONY in R","version":"0.1-28","source":"R-Packages","abstract":"An R interface to the SYMPHONY solver for mixed-integer linear programs.","URL":"https://CRAN.R-project.org/package=Rsymphony","shortTitle":"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E90944">
        <w:rPr>
          <w:lang w:val="en-CA"/>
        </w:rPr>
        <w:fldChar w:fldCharType="separate"/>
      </w:r>
      <w:r w:rsidR="00E90944" w:rsidRPr="00E90944">
        <w:t>(Harter et al. 2017)</w:t>
      </w:r>
      <w:r w:rsidR="00E90944">
        <w:rPr>
          <w:lang w:val="en-CA"/>
        </w:rPr>
        <w:fldChar w:fldCharType="end"/>
      </w:r>
      <w:r w:rsidR="00D8200D">
        <w:rPr>
          <w:lang w:val="en-CA"/>
        </w:rPr>
        <w:t>.</w:t>
      </w:r>
    </w:p>
    <w:p w14:paraId="50900751" w14:textId="5D350CD9" w:rsidR="00852507" w:rsidRDefault="00852507" w:rsidP="00AB7F35">
      <w:pPr>
        <w:pStyle w:val="xmsonormal"/>
        <w:spacing w:before="0" w:beforeAutospacing="0" w:after="0" w:afterAutospacing="0" w:line="480" w:lineRule="auto"/>
        <w:rPr>
          <w:b/>
          <w:lang w:val="en-CA"/>
        </w:rPr>
      </w:pPr>
    </w:p>
    <w:p w14:paraId="47EAC9B7" w14:textId="4AE8ADC9" w:rsidR="009872A3" w:rsidRPr="00D2043C" w:rsidRDefault="009872A3" w:rsidP="00AB7F35">
      <w:pPr>
        <w:spacing w:after="0" w:line="480" w:lineRule="auto"/>
        <w:rPr>
          <w:rFonts w:cs="Times New Roman"/>
          <w:szCs w:val="24"/>
        </w:rPr>
      </w:pPr>
      <w:r>
        <w:rPr>
          <w:rFonts w:cs="Times New Roman"/>
          <w:i/>
          <w:szCs w:val="24"/>
        </w:rPr>
        <w:t>Scenarios investigated</w:t>
      </w:r>
    </w:p>
    <w:p w14:paraId="573ADB7D" w14:textId="37F49893" w:rsidR="009872A3" w:rsidRDefault="00217190" w:rsidP="00CB50A5">
      <w:pPr>
        <w:pStyle w:val="xmsonormal"/>
        <w:spacing w:before="0" w:beforeAutospacing="0" w:after="0" w:afterAutospacing="0" w:line="480" w:lineRule="auto"/>
        <w:ind w:firstLine="720"/>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we created the following range of scenarios: </w:t>
      </w:r>
      <w:proofErr w:type="spellStart"/>
      <w:r w:rsidR="00AF02BE">
        <w:rPr>
          <w:lang w:val="en-CA"/>
        </w:rPr>
        <w:t>i</w:t>
      </w:r>
      <w:proofErr w:type="spellEnd"/>
      <w:r w:rsidR="00AF02BE">
        <w:rPr>
          <w:lang w:val="en-CA"/>
        </w:rPr>
        <w:t xml:space="preserve">) vary conservation targets between 10 and 90% in 10% increments (9 variations), </w:t>
      </w:r>
      <w:r w:rsidR="00900CAA">
        <w:rPr>
          <w:lang w:val="en-CA"/>
        </w:rPr>
        <w:t xml:space="preserve">using </w:t>
      </w:r>
      <w:r w:rsidR="00AF02BE">
        <w:rPr>
          <w:lang w:val="en-CA"/>
        </w:rPr>
        <w:t xml:space="preserve">ii) 10 – 72 species/features (5 variations) </w:t>
      </w:r>
      <w:r w:rsidR="00900CAA">
        <w:rPr>
          <w:lang w:val="en-CA"/>
        </w:rPr>
        <w:t xml:space="preserve">as targets, </w:t>
      </w:r>
      <w:r w:rsidR="00AF02BE">
        <w:rPr>
          <w:lang w:val="en-CA"/>
        </w:rPr>
        <w:t xml:space="preserve">and iii) </w:t>
      </w:r>
      <w:r w:rsidR="00C05D38">
        <w:rPr>
          <w:lang w:val="en-CA"/>
        </w:rPr>
        <w:t xml:space="preserve">with spatial extents of </w:t>
      </w:r>
      <w:r w:rsidR="00AF02BE">
        <w:rPr>
          <w:lang w:val="en-CA"/>
        </w:rPr>
        <w:t xml:space="preserve">9282, 37128, 148510 planning units (3 variations), resulting in a total of 135 scenarios created. For </w:t>
      </w:r>
      <w:proofErr w:type="spellStart"/>
      <w:r w:rsidR="00AF02BE">
        <w:rPr>
          <w:lang w:val="en-CA"/>
        </w:rPr>
        <w:t>Marxan</w:t>
      </w:r>
      <w:proofErr w:type="spellEnd"/>
      <w:r w:rsidR="00AF02BE">
        <w:rPr>
          <w:lang w:val="en-CA"/>
        </w:rPr>
        <w:t xml:space="preserve"> we also varied two additional parameters, </w:t>
      </w:r>
      <w:proofErr w:type="spellStart"/>
      <w:r w:rsidR="00AF02BE">
        <w:rPr>
          <w:lang w:val="en-CA"/>
        </w:rPr>
        <w:t>i</w:t>
      </w:r>
      <w:proofErr w:type="spellEnd"/>
      <w:r w:rsidR="00AF02BE">
        <w:rPr>
          <w:lang w:val="en-CA"/>
        </w:rPr>
        <w:t xml:space="preserve">) number of iterations from 1E+04 to 1E+08 (5 </w:t>
      </w:r>
      <w:r w:rsidR="009762F0">
        <w:rPr>
          <w:lang w:val="en-CA"/>
        </w:rPr>
        <w:t>variations</w:t>
      </w:r>
      <w:r w:rsidR="00AF02BE">
        <w:rPr>
          <w:lang w:val="en-CA"/>
        </w:rPr>
        <w:t>) and ii) the species penalty factor 1, 5, 25, 125 (4 variations) for a total of 2</w:t>
      </w:r>
      <w:r w:rsidR="00F07DB4">
        <w:rPr>
          <w:lang w:val="en-CA"/>
        </w:rPr>
        <w:t>700</w:t>
      </w:r>
      <w:r w:rsidR="00AF02BE">
        <w:rPr>
          <w:lang w:val="en-CA"/>
        </w:rPr>
        <w:t xml:space="preserve">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w:t>
      </w:r>
      <w:r w:rsidR="00AF02BE">
        <w:rPr>
          <w:lang w:val="en-CA"/>
        </w:rPr>
        <w:lastRenderedPageBreak/>
        <w:t xml:space="preserve">features, 148510 planning units, 1E+08 iterations) </w:t>
      </w:r>
      <w:r w:rsidR="00C05D38">
        <w:rPr>
          <w:lang w:val="en-CA"/>
        </w:rPr>
        <w:t>was &gt;8 hours</w:t>
      </w:r>
      <w:r w:rsidR="00AF02BE">
        <w:rPr>
          <w:lang w:val="en-CA"/>
        </w:rPr>
        <w:t xml:space="preserve">, we restricted the set of full </w:t>
      </w:r>
      <w:r w:rsidR="00C05D38">
        <w:rPr>
          <w:lang w:val="en-CA"/>
        </w:rPr>
        <w:t xml:space="preserve">range of </w:t>
      </w:r>
      <w:r w:rsidR="00AF02BE">
        <w:rPr>
          <w:lang w:val="en-CA"/>
        </w:rPr>
        <w:t xml:space="preserve">scenarios to those mentioned above. </w:t>
      </w:r>
      <w:commentRangeStart w:id="3"/>
      <w:r w:rsidR="00C05D38">
        <w:rPr>
          <w:lang w:val="en-CA"/>
        </w:rPr>
        <w:t>However, to explore the effect of larger planning units within computational power limitations, we</w:t>
      </w:r>
      <w:r w:rsidR="005F1558">
        <w:rPr>
          <w:lang w:val="en-CA"/>
        </w:rPr>
        <w:t xml:space="preserve"> </w:t>
      </w:r>
      <w:r w:rsidR="00777B0C">
        <w:rPr>
          <w:lang w:val="en-CA"/>
        </w:rPr>
        <w:t>create</w:t>
      </w:r>
      <w:r w:rsidR="00C05D38">
        <w:rPr>
          <w:lang w:val="en-CA"/>
        </w:rPr>
        <w:t>d</w:t>
      </w:r>
      <w:r w:rsidR="00777B0C">
        <w:rPr>
          <w:lang w:val="en-CA"/>
        </w:rPr>
        <w:t xml:space="preserv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r w:rsidR="00C05D38">
        <w:rPr>
          <w:lang w:val="en-CA"/>
        </w:rPr>
        <w:t xml:space="preserve">with </w:t>
      </w:r>
      <w:r w:rsidR="006871B3">
        <w:rPr>
          <w:lang w:val="en-CA"/>
        </w:rPr>
        <w:t xml:space="preserve">n = </w:t>
      </w:r>
      <w:r w:rsidR="006871B3" w:rsidRPr="006871B3">
        <w:rPr>
          <w:lang w:val="en-CA"/>
        </w:rPr>
        <w:t>594040</w:t>
      </w:r>
      <w:r w:rsidR="00C05D38">
        <w:rPr>
          <w:lang w:val="en-CA"/>
        </w:rPr>
        <w:t xml:space="preserve"> planning units. This number of planning units is well within the range of previous studies using </w:t>
      </w:r>
      <w:proofErr w:type="spellStart"/>
      <w:r w:rsidR="00C05D38">
        <w:rPr>
          <w:lang w:val="en-CA"/>
        </w:rPr>
        <w:t>Marxan</w:t>
      </w:r>
      <w:proofErr w:type="spellEnd"/>
      <w:r w:rsidR="00C05D38">
        <w:rPr>
          <w:lang w:val="en-CA"/>
        </w:rPr>
        <w:t xml:space="preserve"> (refs – Karissa, </w:t>
      </w:r>
      <w:r w:rsidR="00F56F89">
        <w:rPr>
          <w:lang w:val="en-CA"/>
        </w:rPr>
        <w:t xml:space="preserve">Australia Marine </w:t>
      </w:r>
      <w:proofErr w:type="spellStart"/>
      <w:r w:rsidR="00F56F89">
        <w:rPr>
          <w:lang w:val="en-CA"/>
        </w:rPr>
        <w:t>Marxan</w:t>
      </w:r>
      <w:proofErr w:type="spellEnd"/>
      <w:r w:rsidR="00C05D38">
        <w:rPr>
          <w:lang w:val="en-CA"/>
        </w:rPr>
        <w:t>?</w:t>
      </w:r>
      <w:commentRangeEnd w:id="3"/>
      <w:r w:rsidR="00586D46">
        <w:rPr>
          <w:rStyle w:val="CommentReference"/>
          <w:rFonts w:eastAsiaTheme="minorHAnsi" w:cstheme="minorBidi"/>
        </w:rPr>
        <w:commentReference w:id="3"/>
      </w:r>
      <w:r w:rsidR="00C05D38">
        <w:rPr>
          <w:lang w:val="en-CA"/>
        </w:rPr>
        <w:t>)</w:t>
      </w:r>
      <w:r w:rsidR="006D7164">
        <w:rPr>
          <w:lang w:val="en-CA"/>
        </w:rPr>
        <w:t xml:space="preserve">, although using more than 50,000 planning units with </w:t>
      </w:r>
      <w:r w:rsidR="006A66C4">
        <w:rPr>
          <w:lang w:val="en-CA"/>
        </w:rPr>
        <w:t>SA</w:t>
      </w:r>
      <w:r w:rsidR="006D7164">
        <w:rPr>
          <w:lang w:val="en-CA"/>
        </w:rPr>
        <w:t xml:space="preserve"> is </w:t>
      </w:r>
      <w:r w:rsidR="002747A3">
        <w:rPr>
          <w:lang w:val="en-CA"/>
        </w:rPr>
        <w:t>discouraged</w:t>
      </w:r>
      <w:r w:rsidR="006D7164">
        <w:rPr>
          <w:lang w:val="en-CA"/>
        </w:rPr>
        <w:t xml:space="preserve"> </w:t>
      </w:r>
      <w:r w:rsidR="001F6952">
        <w:rPr>
          <w:lang w:val="en-CA"/>
        </w:rPr>
        <w:t xml:space="preserve">without extensive parameter calibration, </w:t>
      </w:r>
      <w:r w:rsidR="00AF038E">
        <w:rPr>
          <w:lang w:val="en-CA"/>
        </w:rPr>
        <w:t xml:space="preserve">as near optimal solutions will be hard to find for problems of that size </w:t>
      </w:r>
      <w:r w:rsidR="004C2333">
        <w:rPr>
          <w:lang w:val="en-CA"/>
        </w:rPr>
        <w:fldChar w:fldCharType="begin"/>
      </w:r>
      <w:r w:rsidR="004C2333">
        <w:rPr>
          <w:lang w:val="en-CA"/>
        </w:rPr>
        <w:instrText xml:space="preserve"> ADDIN ZOTERO_ITEM CSL_CITATION {"citationID":"tHivDCJA","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4C2333">
        <w:rPr>
          <w:lang w:val="en-CA"/>
        </w:rPr>
        <w:fldChar w:fldCharType="separate"/>
      </w:r>
      <w:r w:rsidR="004C2333" w:rsidRPr="004C2333">
        <w:t>(</w:t>
      </w:r>
      <w:proofErr w:type="spellStart"/>
      <w:r w:rsidR="004C2333" w:rsidRPr="004C2333">
        <w:t>Ardron</w:t>
      </w:r>
      <w:proofErr w:type="spellEnd"/>
      <w:r w:rsidR="004C2333" w:rsidRPr="004C2333">
        <w:t xml:space="preserve"> et al. 2010)</w:t>
      </w:r>
      <w:r w:rsidR="004C2333">
        <w:rPr>
          <w:lang w:val="en-CA"/>
        </w:rPr>
        <w:fldChar w:fldCharType="end"/>
      </w:r>
      <w:r w:rsidR="00C27CFB">
        <w:rPr>
          <w:lang w:val="en-CA"/>
        </w:rPr>
        <w:t>.</w:t>
      </w:r>
    </w:p>
    <w:p w14:paraId="7526519E" w14:textId="77777777" w:rsidR="00A03E75" w:rsidRPr="00217190" w:rsidRDefault="00A03E75" w:rsidP="00AB7F35">
      <w:pPr>
        <w:pStyle w:val="xmsonormal"/>
        <w:spacing w:before="0" w:beforeAutospacing="0" w:after="0" w:afterAutospacing="0" w:line="480" w:lineRule="auto"/>
        <w:rPr>
          <w:lang w:val="en-CA"/>
        </w:rPr>
      </w:pPr>
    </w:p>
    <w:p w14:paraId="30D65B02" w14:textId="4D7A0CEB" w:rsidR="00186AA6" w:rsidRDefault="00186AA6" w:rsidP="00AB7F35">
      <w:pPr>
        <w:pStyle w:val="xmsonormal"/>
        <w:spacing w:before="0" w:beforeAutospacing="0" w:after="0" w:afterAutospacing="0" w:line="480" w:lineRule="auto"/>
        <w:rPr>
          <w:b/>
        </w:rPr>
      </w:pPr>
      <w:r w:rsidRPr="00D2043C">
        <w:rPr>
          <w:b/>
        </w:rPr>
        <w:t xml:space="preserve">Results </w:t>
      </w:r>
    </w:p>
    <w:p w14:paraId="75E0866B" w14:textId="32DC3884" w:rsidR="00CF27D8" w:rsidRPr="000D5D80" w:rsidRDefault="00CF27D8" w:rsidP="00CB50A5">
      <w:pPr>
        <w:pStyle w:val="xmsonormal"/>
        <w:spacing w:before="0" w:beforeAutospacing="0" w:after="0" w:afterAutospacing="0" w:line="480" w:lineRule="auto"/>
        <w:ind w:firstLine="720"/>
      </w:pPr>
      <w:r>
        <w:t>Integer linear programming algorithms (</w:t>
      </w:r>
      <w:proofErr w:type="spellStart"/>
      <w:r>
        <w:t>Gurobi</w:t>
      </w:r>
      <w:proofErr w:type="spellEnd"/>
      <w:r>
        <w:t>, Symphony) outperformed simulated annealing (</w:t>
      </w:r>
      <w:proofErr w:type="spellStart"/>
      <w:r>
        <w:t>Marxan</w:t>
      </w:r>
      <w:proofErr w:type="spellEnd"/>
      <w:r>
        <w:t xml:space="preserve">) in terms of finding the optimal solution in every case. This resulted in a </w:t>
      </w:r>
      <w:bookmarkStart w:id="4" w:name="_GoBack"/>
      <w:bookmarkEnd w:id="4"/>
      <w:r>
        <w:t>lower objective value, but in our case of using assessed land values as cost, we show that cost savings ranging from 12 to 30% result in hugely reduced expenditures. At the 30% protection target ILP solvers resulted in solutions that were $144M cheaper than SA</w:t>
      </w:r>
      <w:r w:rsidR="000A40A5">
        <w:t xml:space="preserve"> (Figure 1)</w:t>
      </w:r>
      <w:r>
        <w:t>.</w:t>
      </w:r>
      <w:r w:rsidR="000A40A5">
        <w:t xml:space="preserve"> </w:t>
      </w:r>
      <w:r w:rsidR="009827C3">
        <w:t xml:space="preserve">With this amount of money </w:t>
      </w:r>
      <w:r w:rsidR="00B42367">
        <w:t>an additional 3039 ha could be protected</w:t>
      </w:r>
      <w:r w:rsidR="00E77263">
        <w:t xml:space="preserve"> </w:t>
      </w:r>
      <w:r w:rsidR="004820A0">
        <w:t xml:space="preserve">using an ILP approach </w:t>
      </w:r>
      <w:r w:rsidR="006746BD">
        <w:t xml:space="preserve">by raising the target until </w:t>
      </w:r>
      <w:r w:rsidR="008A489C">
        <w:t xml:space="preserve">the cost of the </w:t>
      </w:r>
      <w:proofErr w:type="spellStart"/>
      <w:r w:rsidR="008A489C">
        <w:t>Marxan</w:t>
      </w:r>
      <w:proofErr w:type="spellEnd"/>
      <w:r w:rsidR="008A489C">
        <w:t xml:space="preserve"> solution is met </w:t>
      </w:r>
      <w:r w:rsidR="00E77263">
        <w:t xml:space="preserve">(53,934 </w:t>
      </w:r>
      <w:r w:rsidR="0030203E">
        <w:t xml:space="preserve">ha </w:t>
      </w:r>
      <w:r w:rsidR="00E77263">
        <w:t>vs 50,895</w:t>
      </w:r>
      <w:r w:rsidR="0030203E">
        <w:t xml:space="preserve"> ha</w:t>
      </w:r>
      <w:r w:rsidR="00E77263">
        <w:t>)</w:t>
      </w:r>
      <w:r w:rsidR="00B42367">
        <w:t>.</w:t>
      </w:r>
      <w:r>
        <w:t xml:space="preserve"> </w:t>
      </w:r>
    </w:p>
    <w:p w14:paraId="5E4E60D8" w14:textId="74FFB0B2" w:rsidR="000D5D80" w:rsidRDefault="005D188A" w:rsidP="00AB7F35">
      <w:pPr>
        <w:pStyle w:val="xmsonormal"/>
        <w:spacing w:before="0" w:beforeAutospacing="0" w:after="0" w:afterAutospacing="0" w:line="480" w:lineRule="auto"/>
      </w:pPr>
      <w:r>
        <w:t>The best processing time</w:t>
      </w:r>
      <w:r w:rsidR="00325B69">
        <w:t>s</w:t>
      </w:r>
      <w:r>
        <w:t xml:space="preserve"> were </w:t>
      </w:r>
      <w:r w:rsidR="002500E9">
        <w:t xml:space="preserve">achieved using the </w:t>
      </w:r>
      <w:proofErr w:type="spellStart"/>
      <w:r w:rsidR="002500E9">
        <w:t>prioritizr</w:t>
      </w:r>
      <w:proofErr w:type="spellEnd"/>
      <w:r w:rsidR="002500E9">
        <w:t xml:space="preserve"> package and the commercial solver </w:t>
      </w:r>
      <w:proofErr w:type="spellStart"/>
      <w:r w:rsidR="002500E9">
        <w:t>Gurobi</w:t>
      </w:r>
      <w:proofErr w:type="spellEnd"/>
      <w:r w:rsidR="002500E9">
        <w:t xml:space="preserve">, followed by </w:t>
      </w:r>
      <w:proofErr w:type="spellStart"/>
      <w:r w:rsidR="002500E9">
        <w:t>prioritizr</w:t>
      </w:r>
      <w:proofErr w:type="spellEnd"/>
      <w:r w:rsidR="002500E9">
        <w:t xml:space="preserve"> and the open source solver Symphony, and lastly </w:t>
      </w:r>
      <w:proofErr w:type="spellStart"/>
      <w:r w:rsidR="002500E9">
        <w:t>Marxan</w:t>
      </w:r>
      <w:proofErr w:type="spellEnd"/>
      <w:r w:rsidR="002500E9">
        <w:t xml:space="preserve"> (Figure </w:t>
      </w:r>
      <w:r w:rsidR="002D05A4">
        <w:t>2</w:t>
      </w:r>
      <w:r w:rsidR="002500E9">
        <w:t xml:space="preserve">). </w:t>
      </w:r>
      <w:proofErr w:type="spellStart"/>
      <w:r w:rsidR="009134E7">
        <w:t>Gurobi</w:t>
      </w:r>
      <w:proofErr w:type="spellEnd"/>
      <w:r w:rsidR="009134E7">
        <w:t xml:space="preserve"> </w:t>
      </w:r>
      <w:r w:rsidR="00762AB0">
        <w:t>was as fast or faster across all scenarios investigated</w:t>
      </w:r>
      <w:r w:rsidR="009134E7">
        <w:t xml:space="preserve">, Symphony took between 0 and 113 times longer than </w:t>
      </w:r>
      <w:proofErr w:type="spellStart"/>
      <w:r w:rsidR="009134E7">
        <w:t>Gurobi</w:t>
      </w:r>
      <w:proofErr w:type="spellEnd"/>
      <w:r w:rsidR="009134E7">
        <w:t xml:space="preserve"> (mean = 18.4 times),</w:t>
      </w:r>
      <w:r w:rsidR="00AF0350">
        <w:t xml:space="preserve"> </w:t>
      </w:r>
      <w:r w:rsidR="00362272">
        <w:t xml:space="preserve">and </w:t>
      </w:r>
      <w:proofErr w:type="spellStart"/>
      <w:r w:rsidR="00AF0350">
        <w:t>Marxan</w:t>
      </w:r>
      <w:proofErr w:type="spellEnd"/>
      <w:r w:rsidR="009134E7">
        <w:t xml:space="preserve"> took between 0 and </w:t>
      </w:r>
      <w:commentRangeStart w:id="5"/>
      <w:r w:rsidR="009134E7">
        <w:t xml:space="preserve">28710 </w:t>
      </w:r>
      <w:commentRangeEnd w:id="5"/>
      <w:r w:rsidR="00753CB3">
        <w:rPr>
          <w:rStyle w:val="CommentReference"/>
          <w:rFonts w:eastAsiaTheme="minorHAnsi" w:cstheme="minorBidi"/>
        </w:rPr>
        <w:commentReference w:id="5"/>
      </w:r>
      <w:r w:rsidR="009134E7">
        <w:t xml:space="preserve">times longer than </w:t>
      </w:r>
      <w:proofErr w:type="spellStart"/>
      <w:r w:rsidR="009134E7">
        <w:t>Gurobi</w:t>
      </w:r>
      <w:proofErr w:type="spellEnd"/>
      <w:r w:rsidR="009134E7">
        <w:t xml:space="preserve"> (mean = 1071 times). </w:t>
      </w:r>
    </w:p>
    <w:p w14:paraId="271E344F" w14:textId="77777777" w:rsidR="00740260" w:rsidRDefault="00740260" w:rsidP="00AB7F35">
      <w:pPr>
        <w:pStyle w:val="xmsonormal"/>
        <w:spacing w:before="0" w:beforeAutospacing="0" w:after="0" w:afterAutospacing="0" w:line="480" w:lineRule="auto"/>
      </w:pPr>
    </w:p>
    <w:p w14:paraId="5E157447" w14:textId="5269030E" w:rsidR="00186AA6" w:rsidRDefault="00186AA6" w:rsidP="00AB7F35">
      <w:pPr>
        <w:pStyle w:val="xmsonormal"/>
        <w:spacing w:before="0" w:beforeAutospacing="0" w:after="0" w:afterAutospacing="0" w:line="480" w:lineRule="auto"/>
        <w:rPr>
          <w:b/>
        </w:rPr>
      </w:pPr>
      <w:r w:rsidRPr="00D2043C">
        <w:rPr>
          <w:b/>
        </w:rPr>
        <w:lastRenderedPageBreak/>
        <w:t>Discussion</w:t>
      </w:r>
    </w:p>
    <w:p w14:paraId="21A71BAF" w14:textId="77777777" w:rsidR="002C76ED" w:rsidRPr="0085459E" w:rsidRDefault="002C76ED" w:rsidP="00AB7F35">
      <w:pPr>
        <w:pStyle w:val="xmsonormal"/>
        <w:spacing w:before="0" w:beforeAutospacing="0" w:after="0" w:afterAutospacing="0" w:line="480" w:lineRule="auto"/>
      </w:pPr>
    </w:p>
    <w:p w14:paraId="184CB3E3" w14:textId="7AB5926E" w:rsidR="001218D3" w:rsidRDefault="001218D3" w:rsidP="00AB7F35">
      <w:pPr>
        <w:spacing w:after="0" w:line="480" w:lineRule="auto"/>
        <w:rPr>
          <w:rFonts w:cs="Times New Roman"/>
          <w:b/>
        </w:rPr>
      </w:pPr>
      <w:r w:rsidRPr="00D2043C">
        <w:rPr>
          <w:rFonts w:cs="Times New Roman"/>
          <w:b/>
        </w:rPr>
        <w:t>Conclusion</w:t>
      </w:r>
    </w:p>
    <w:p w14:paraId="22BF82DE" w14:textId="49EF6307" w:rsidR="00363073" w:rsidRDefault="00363073" w:rsidP="00CB50A5">
      <w:pPr>
        <w:spacing w:after="0" w:line="480" w:lineRule="auto"/>
        <w:ind w:firstLine="720"/>
        <w:rPr>
          <w:rFonts w:cs="Times New Roman"/>
        </w:rPr>
      </w:pPr>
      <w:r>
        <w:rPr>
          <w:rFonts w:cs="Times New Roman"/>
        </w:rPr>
        <w:t xml:space="preserve">Integer linear programming </w:t>
      </w:r>
      <w:r w:rsidR="001712E6">
        <w:rPr>
          <w:rFonts w:cs="Times New Roman"/>
        </w:rPr>
        <w:t xml:space="preserve">algorithms </w:t>
      </w:r>
      <w:r>
        <w:rPr>
          <w:rFonts w:cs="Times New Roman"/>
        </w:rPr>
        <w:t xml:space="preserve">outperform simulated annealing </w:t>
      </w:r>
      <w:r w:rsidR="001712E6">
        <w:rPr>
          <w:rFonts w:cs="Times New Roman"/>
        </w:rPr>
        <w:t xml:space="preserve">as used in </w:t>
      </w:r>
      <w:proofErr w:type="spellStart"/>
      <w:r w:rsidR="001712E6">
        <w:rPr>
          <w:rFonts w:cs="Times New Roman"/>
        </w:rPr>
        <w:t>Marxan</w:t>
      </w:r>
      <w:proofErr w:type="spellEnd"/>
      <w:r w:rsidR="001712E6">
        <w:rPr>
          <w:rFonts w:cs="Times New Roman"/>
        </w:rPr>
        <w:t xml:space="preserve"> substantially, both in terms </w:t>
      </w:r>
      <w:r w:rsidR="00582EC9">
        <w:rPr>
          <w:rFonts w:cs="Times New Roman"/>
        </w:rPr>
        <w:t xml:space="preserve">of solution cost, as well as in terms of </w:t>
      </w:r>
      <w:r w:rsidR="001712E6">
        <w:rPr>
          <w:rFonts w:cs="Times New Roman"/>
        </w:rPr>
        <w:t xml:space="preserve">time required to find near optimal or optimal solutions. Using an integer linear programming algorithm, as implemented in the R package </w:t>
      </w:r>
      <w:proofErr w:type="spellStart"/>
      <w:r w:rsidR="001712E6">
        <w:rPr>
          <w:rFonts w:cs="Times New Roman"/>
        </w:rPr>
        <w:t>prioritizr</w:t>
      </w:r>
      <w:proofErr w:type="spellEnd"/>
      <w:r w:rsidR="001712E6">
        <w:rPr>
          <w:rFonts w:cs="Times New Roman"/>
        </w:rPr>
        <w:t>, has the added benefit that users don’t need to worry or set parameters such as species penalty factors or number of iterations anymore, which significantly the time a user spends of finding suitable values for these parameters.</w:t>
      </w:r>
      <w:r w:rsidR="00EA1269">
        <w:rPr>
          <w:rFonts w:cs="Times New Roman"/>
        </w:rPr>
        <w:t xml:space="preserve"> </w:t>
      </w:r>
      <w:commentRangeStart w:id="6"/>
      <w:r w:rsidR="00EA1269">
        <w:rPr>
          <w:rFonts w:cs="Times New Roman"/>
        </w:rPr>
        <w:t xml:space="preserve">With the capabilities of </w:t>
      </w:r>
      <w:proofErr w:type="spellStart"/>
      <w:r w:rsidR="00EA1269">
        <w:rPr>
          <w:rFonts w:cs="Times New Roman"/>
        </w:rPr>
        <w:t>prioritizr</w:t>
      </w:r>
      <w:proofErr w:type="spellEnd"/>
      <w:r w:rsidR="00EA1269">
        <w:rPr>
          <w:rFonts w:cs="Times New Roman"/>
        </w:rPr>
        <w:t xml:space="preserve">, including everything </w:t>
      </w:r>
      <w:proofErr w:type="spellStart"/>
      <w:r w:rsidR="00EA1269">
        <w:rPr>
          <w:rFonts w:cs="Times New Roman"/>
        </w:rPr>
        <w:t>Marxan</w:t>
      </w:r>
      <w:proofErr w:type="spellEnd"/>
      <w:r w:rsidR="00EA1269">
        <w:rPr>
          <w:rFonts w:cs="Times New Roman"/>
        </w:rPr>
        <w:t xml:space="preserve"> can do and more, we highly recommend users adopting this modified approach to solving systematic conservation planning problems.</w:t>
      </w:r>
      <w:commentRangeEnd w:id="6"/>
      <w:r w:rsidR="009E3363">
        <w:rPr>
          <w:rStyle w:val="CommentReference"/>
        </w:rPr>
        <w:commentReference w:id="6"/>
      </w:r>
    </w:p>
    <w:p w14:paraId="5F46E96D" w14:textId="77777777" w:rsidR="00A65B3B" w:rsidRPr="00363073" w:rsidRDefault="00A65B3B" w:rsidP="00AB7F35">
      <w:pPr>
        <w:spacing w:after="0" w:line="480" w:lineRule="auto"/>
        <w:rPr>
          <w:rFonts w:cs="Times New Roman"/>
        </w:rPr>
      </w:pPr>
    </w:p>
    <w:p w14:paraId="4E0CE899" w14:textId="77FF3E55" w:rsidR="00021AEC" w:rsidRPr="00D2043C" w:rsidRDefault="00021AEC" w:rsidP="00AB7F35">
      <w:pPr>
        <w:pStyle w:val="xmsonormal"/>
        <w:spacing w:before="0" w:beforeAutospacing="0" w:after="0" w:afterAutospacing="0" w:line="480" w:lineRule="auto"/>
        <w:rPr>
          <w:b/>
        </w:rPr>
      </w:pPr>
      <w:r w:rsidRPr="00D2043C">
        <w:rPr>
          <w:b/>
        </w:rPr>
        <w:t xml:space="preserve">Acknowledgements </w:t>
      </w:r>
    </w:p>
    <w:p w14:paraId="78FE2B49" w14:textId="6A269CFD" w:rsidR="004F09AC" w:rsidRPr="00D2043C" w:rsidRDefault="00F3487F" w:rsidP="00AB7F35">
      <w:pPr>
        <w:pStyle w:val="Body"/>
        <w:spacing w:after="0" w:line="480" w:lineRule="auto"/>
        <w:ind w:firstLine="720"/>
        <w:rPr>
          <w:rFonts w:cs="Times New Roman"/>
          <w:b/>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650C16">
        <w:rPr>
          <w:rFonts w:cs="Times New Roman"/>
          <w:lang w:val="en-CA"/>
        </w:rPr>
        <w:t xml:space="preserve"> and Environment and Climate Change Canada (ECCC)</w:t>
      </w:r>
      <w:r w:rsidRPr="00D2043C">
        <w:rPr>
          <w:rFonts w:cs="Times New Roman"/>
          <w:lang w:val="en-CA"/>
        </w:rPr>
        <w:t>,</w:t>
      </w:r>
      <w:r w:rsidR="00BF6554" w:rsidRPr="00D2043C">
        <w:rPr>
          <w:rFonts w:cs="Times New Roman"/>
          <w:lang w:val="en-CA"/>
        </w:rPr>
        <w:t xml:space="preserve"> </w:t>
      </w:r>
      <w:r w:rsidR="00D864C7" w:rsidRPr="00D2043C">
        <w:rPr>
          <w:rFonts w:cs="Times New Roman"/>
          <w:lang w:val="en-CA"/>
        </w:rPr>
        <w:t xml:space="preserve">JOH by </w:t>
      </w:r>
      <w:proofErr w:type="gramStart"/>
      <w:r w:rsidR="00D864C7" w:rsidRPr="00D2043C">
        <w:rPr>
          <w:rFonts w:cs="Times New Roman"/>
          <w:highlight w:val="yellow"/>
          <w:lang w:val="en-CA"/>
        </w:rPr>
        <w:t>XXX</w:t>
      </w:r>
      <w:r w:rsidR="00D864C7" w:rsidRPr="00D2043C">
        <w:rPr>
          <w:rFonts w:cs="Times New Roman"/>
          <w:lang w:val="en-CA"/>
        </w:rPr>
        <w:t xml:space="preserve"> ,</w:t>
      </w:r>
      <w:proofErr w:type="gramEnd"/>
      <w:r w:rsidR="00D864C7" w:rsidRPr="00D2043C">
        <w:rPr>
          <w:rFonts w:cs="Times New Roman"/>
          <w:lang w:val="en-CA"/>
        </w:rPr>
        <w:t xml:space="preserve"> </w:t>
      </w:r>
      <w:r w:rsidR="00BF6554" w:rsidRPr="00D2043C">
        <w:rPr>
          <w:rFonts w:cs="Times New Roman"/>
          <w:lang w:val="en-CA"/>
        </w:rPr>
        <w:t xml:space="preserve">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w:t>
      </w:r>
      <w:r w:rsidRPr="00D2043C">
        <w:rPr>
          <w:rFonts w:cs="Times New Roman"/>
          <w:lang w:val="en-CA"/>
        </w:rPr>
        <w:t xml:space="preserve">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w:t>
      </w:r>
      <w:r w:rsidR="008958DB">
        <w:rPr>
          <w:rFonts w:cs="Times New Roman"/>
          <w:lang w:val="en-CA"/>
        </w:rPr>
        <w:t>ECCC</w:t>
      </w:r>
      <w:r w:rsidRPr="00D2043C">
        <w:rPr>
          <w:rFonts w:cs="Times New Roman"/>
          <w:lang w:val="en-CA"/>
        </w:rPr>
        <w:t xml:space="preserve">. </w:t>
      </w:r>
      <w:r w:rsidR="004F09AC" w:rsidRPr="00D2043C">
        <w:rPr>
          <w:rFonts w:cs="Times New Roman"/>
          <w:b/>
        </w:rPr>
        <w:br w:type="page"/>
      </w:r>
    </w:p>
    <w:p w14:paraId="4F45AF6B" w14:textId="514C58F9" w:rsidR="00EB083A" w:rsidRPr="00D2043C" w:rsidRDefault="00DF1F0E" w:rsidP="00AB7F35">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0DE04C07" w14:textId="77777777" w:rsidR="004C2333" w:rsidRPr="004C2333" w:rsidRDefault="006971C8" w:rsidP="004C2333">
      <w:pPr>
        <w:pStyle w:val="Bibliography"/>
        <w:rPr>
          <w:rFonts w:cs="Times New Roman"/>
        </w:rPr>
      </w:pPr>
      <w:r>
        <w:fldChar w:fldCharType="begin"/>
      </w:r>
      <w:r>
        <w:instrText xml:space="preserve"> ADDIN ZOTERO_BIBL {} CSL_BIBLIOGRAPHY </w:instrText>
      </w:r>
      <w:r>
        <w:fldChar w:fldCharType="separate"/>
      </w:r>
      <w:r w:rsidR="004C2333" w:rsidRPr="004C2333">
        <w:rPr>
          <w:rFonts w:cs="Times New Roman"/>
        </w:rPr>
        <w:t xml:space="preserve">Ando, A., J. </w:t>
      </w:r>
      <w:proofErr w:type="spellStart"/>
      <w:r w:rsidR="004C2333" w:rsidRPr="004C2333">
        <w:rPr>
          <w:rFonts w:cs="Times New Roman"/>
        </w:rPr>
        <w:t>Camm</w:t>
      </w:r>
      <w:proofErr w:type="spellEnd"/>
      <w:r w:rsidR="004C2333" w:rsidRPr="004C2333">
        <w:rPr>
          <w:rFonts w:cs="Times New Roman"/>
        </w:rPr>
        <w:t xml:space="preserve">, S. </w:t>
      </w:r>
      <w:proofErr w:type="spellStart"/>
      <w:r w:rsidR="004C2333" w:rsidRPr="004C2333">
        <w:rPr>
          <w:rFonts w:cs="Times New Roman"/>
        </w:rPr>
        <w:t>Polasky</w:t>
      </w:r>
      <w:proofErr w:type="spellEnd"/>
      <w:r w:rsidR="004C2333" w:rsidRPr="004C2333">
        <w:rPr>
          <w:rFonts w:cs="Times New Roman"/>
        </w:rPr>
        <w:t>, and A. Solow. 1998. Species Distributions, Land Values, and Efficient Conservation. Science 279:2126–2128.</w:t>
      </w:r>
    </w:p>
    <w:p w14:paraId="70D1641C" w14:textId="77777777" w:rsidR="004C2333" w:rsidRPr="004C2333" w:rsidRDefault="004C2333" w:rsidP="004C2333">
      <w:pPr>
        <w:pStyle w:val="Bibliography"/>
        <w:rPr>
          <w:rFonts w:cs="Times New Roman"/>
        </w:rPr>
      </w:pPr>
      <w:proofErr w:type="spellStart"/>
      <w:r w:rsidRPr="004C2333">
        <w:rPr>
          <w:rFonts w:cs="Times New Roman"/>
        </w:rPr>
        <w:t>Ardron</w:t>
      </w:r>
      <w:proofErr w:type="spellEnd"/>
      <w:r w:rsidRPr="004C2333">
        <w:rPr>
          <w:rFonts w:cs="Times New Roman"/>
        </w:rPr>
        <w:t xml:space="preserve">, J. A., H. P. </w:t>
      </w:r>
      <w:proofErr w:type="spellStart"/>
      <w:r w:rsidRPr="004C2333">
        <w:rPr>
          <w:rFonts w:cs="Times New Roman"/>
        </w:rPr>
        <w:t>Possingham</w:t>
      </w:r>
      <w:proofErr w:type="spellEnd"/>
      <w:r w:rsidRPr="004C2333">
        <w:rPr>
          <w:rFonts w:cs="Times New Roman"/>
        </w:rPr>
        <w:t xml:space="preserve">, and C. J. Klein, editors. 2010. </w:t>
      </w:r>
      <w:proofErr w:type="spellStart"/>
      <w:r w:rsidRPr="004C2333">
        <w:rPr>
          <w:rFonts w:cs="Times New Roman"/>
        </w:rPr>
        <w:t>Marxan</w:t>
      </w:r>
      <w:proofErr w:type="spellEnd"/>
      <w:r w:rsidRPr="004C2333">
        <w:rPr>
          <w:rFonts w:cs="Times New Roman"/>
        </w:rPr>
        <w:t xml:space="preserve"> Good Practices Handbook, Version 2. Pacific Marine Analysis and Research Association, Victoria, BC, Canada.</w:t>
      </w:r>
    </w:p>
    <w:p w14:paraId="2BFA6F86" w14:textId="77777777" w:rsidR="004C2333" w:rsidRPr="004C2333" w:rsidRDefault="004C2333" w:rsidP="004C2333">
      <w:pPr>
        <w:pStyle w:val="Bibliography"/>
        <w:rPr>
          <w:rFonts w:cs="Times New Roman"/>
        </w:rPr>
      </w:pPr>
      <w:r w:rsidRPr="004C2333">
        <w:rPr>
          <w:rFonts w:cs="Times New Roman"/>
        </w:rPr>
        <w:t xml:space="preserve">Ball, I. R. R., H. P. P. </w:t>
      </w:r>
      <w:proofErr w:type="spellStart"/>
      <w:r w:rsidRPr="004C2333">
        <w:rPr>
          <w:rFonts w:cs="Times New Roman"/>
        </w:rPr>
        <w:t>Possingham</w:t>
      </w:r>
      <w:proofErr w:type="spellEnd"/>
      <w:r w:rsidRPr="004C2333">
        <w:rPr>
          <w:rFonts w:cs="Times New Roman"/>
        </w:rPr>
        <w:t xml:space="preserve">, and M. E. E. Watts. 2009. </w:t>
      </w:r>
      <w:proofErr w:type="spellStart"/>
      <w:r w:rsidRPr="004C2333">
        <w:rPr>
          <w:rFonts w:cs="Times New Roman"/>
        </w:rPr>
        <w:t>Marxan</w:t>
      </w:r>
      <w:proofErr w:type="spellEnd"/>
      <w:r w:rsidRPr="004C2333">
        <w:rPr>
          <w:rFonts w:cs="Times New Roman"/>
        </w:rPr>
        <w:t xml:space="preserve"> and relatives: Software for spatial conservation </w:t>
      </w:r>
      <w:proofErr w:type="spellStart"/>
      <w:r w:rsidRPr="004C2333">
        <w:rPr>
          <w:rFonts w:cs="Times New Roman"/>
        </w:rPr>
        <w:t>prioritisation</w:t>
      </w:r>
      <w:proofErr w:type="spellEnd"/>
      <w:r w:rsidRPr="004C2333">
        <w:rPr>
          <w:rFonts w:cs="Times New Roman"/>
        </w:rPr>
        <w:t xml:space="preserve">. Pages 185–195 </w:t>
      </w:r>
      <w:r w:rsidRPr="004C2333">
        <w:rPr>
          <w:rFonts w:cs="Times New Roman"/>
          <w:i/>
          <w:iCs/>
        </w:rPr>
        <w:t>in</w:t>
      </w:r>
      <w:r w:rsidRPr="004C2333">
        <w:rPr>
          <w:rFonts w:cs="Times New Roman"/>
        </w:rPr>
        <w:t xml:space="preserve"> A. </w:t>
      </w:r>
      <w:proofErr w:type="spellStart"/>
      <w:r w:rsidRPr="004C2333">
        <w:rPr>
          <w:rFonts w:cs="Times New Roman"/>
        </w:rPr>
        <w:t>Moilanen</w:t>
      </w:r>
      <w:proofErr w:type="spellEnd"/>
      <w:r w:rsidRPr="004C2333">
        <w:rPr>
          <w:rFonts w:cs="Times New Roman"/>
        </w:rPr>
        <w:t xml:space="preserve">, K. Wilson, and H. P. </w:t>
      </w:r>
      <w:proofErr w:type="spellStart"/>
      <w:r w:rsidRPr="004C2333">
        <w:rPr>
          <w:rFonts w:cs="Times New Roman"/>
        </w:rPr>
        <w:t>Possingham</w:t>
      </w:r>
      <w:proofErr w:type="spellEnd"/>
      <w:r w:rsidRPr="004C2333">
        <w:rPr>
          <w:rFonts w:cs="Times New Roman"/>
        </w:rPr>
        <w:t xml:space="preserve">, editors. Spatial conservation </w:t>
      </w:r>
      <w:proofErr w:type="spellStart"/>
      <w:r w:rsidRPr="004C2333">
        <w:rPr>
          <w:rFonts w:cs="Times New Roman"/>
        </w:rPr>
        <w:t>prioritisation</w:t>
      </w:r>
      <w:proofErr w:type="spellEnd"/>
      <w:r w:rsidRPr="004C2333">
        <w:rPr>
          <w:rFonts w:cs="Times New Roman"/>
        </w:rPr>
        <w:t>: Quantitative methods and computational tools. Oxford University Press, Oxford.</w:t>
      </w:r>
    </w:p>
    <w:p w14:paraId="41952A24" w14:textId="77777777" w:rsidR="004C2333" w:rsidRPr="004C2333" w:rsidRDefault="004C2333" w:rsidP="004C2333">
      <w:pPr>
        <w:pStyle w:val="Bibliography"/>
        <w:rPr>
          <w:rFonts w:cs="Times New Roman"/>
        </w:rPr>
      </w:pPr>
      <w:r w:rsidRPr="004C2333">
        <w:rPr>
          <w:rFonts w:cs="Times New Roman"/>
        </w:rPr>
        <w:t xml:space="preserve">Beyer, H. L., Y. Dujardin, M. E. Watts, and H. P. </w:t>
      </w:r>
      <w:proofErr w:type="spellStart"/>
      <w:r w:rsidRPr="004C2333">
        <w:rPr>
          <w:rFonts w:cs="Times New Roman"/>
        </w:rPr>
        <w:t>Possingham</w:t>
      </w:r>
      <w:proofErr w:type="spellEnd"/>
      <w:r w:rsidRPr="004C2333">
        <w:rPr>
          <w:rFonts w:cs="Times New Roman"/>
        </w:rPr>
        <w:t>. 2016. Solving conservation planning problems with integer linear programming. Ecological Modelling 328:14–22.</w:t>
      </w:r>
    </w:p>
    <w:p w14:paraId="127E8557" w14:textId="77777777" w:rsidR="004C2333" w:rsidRPr="004C2333" w:rsidRDefault="004C2333" w:rsidP="004C2333">
      <w:pPr>
        <w:pStyle w:val="Bibliography"/>
        <w:rPr>
          <w:rFonts w:cs="Times New Roman"/>
        </w:rPr>
      </w:pPr>
      <w:r w:rsidRPr="004C2333">
        <w:rPr>
          <w:rFonts w:cs="Times New Roman"/>
        </w:rPr>
        <w:t>Ferraro, P. J. 2003. Assigning priority to environmental policy interventions in a heterogeneous world. Journal of Policy Analysis and Management 22:27–43.</w:t>
      </w:r>
    </w:p>
    <w:p w14:paraId="1ACE216A" w14:textId="77777777" w:rsidR="004C2333" w:rsidRPr="004C2333" w:rsidRDefault="004C2333" w:rsidP="004C2333">
      <w:pPr>
        <w:pStyle w:val="Bibliography"/>
        <w:rPr>
          <w:rFonts w:cs="Times New Roman"/>
        </w:rPr>
      </w:pPr>
      <w:proofErr w:type="spellStart"/>
      <w:r w:rsidRPr="004C2333">
        <w:rPr>
          <w:rFonts w:cs="Times New Roman"/>
        </w:rPr>
        <w:t>Gurobi</w:t>
      </w:r>
      <w:proofErr w:type="spellEnd"/>
      <w:r w:rsidRPr="004C2333">
        <w:rPr>
          <w:rFonts w:cs="Times New Roman"/>
        </w:rPr>
        <w:t xml:space="preserve"> Optimization Inc. 2017. </w:t>
      </w:r>
      <w:proofErr w:type="spellStart"/>
      <w:r w:rsidRPr="004C2333">
        <w:rPr>
          <w:rFonts w:cs="Times New Roman"/>
        </w:rPr>
        <w:t>Gurobi</w:t>
      </w:r>
      <w:proofErr w:type="spellEnd"/>
      <w:r w:rsidRPr="004C2333">
        <w:rPr>
          <w:rFonts w:cs="Times New Roman"/>
        </w:rPr>
        <w:t xml:space="preserve"> Optimizer Reference Manual, Version 7.5.1.</w:t>
      </w:r>
    </w:p>
    <w:p w14:paraId="70E4ABEF" w14:textId="77777777" w:rsidR="004C2333" w:rsidRPr="004C2333" w:rsidRDefault="004C2333" w:rsidP="004C2333">
      <w:pPr>
        <w:pStyle w:val="Bibliography"/>
        <w:rPr>
          <w:rFonts w:cs="Times New Roman"/>
        </w:rPr>
      </w:pPr>
      <w:r w:rsidRPr="004C2333">
        <w:rPr>
          <w:rFonts w:cs="Times New Roman"/>
        </w:rPr>
        <w:t xml:space="preserve">Hanson, J., R. Schuster, N. Morrell, M. </w:t>
      </w:r>
      <w:proofErr w:type="spellStart"/>
      <w:r w:rsidRPr="004C2333">
        <w:rPr>
          <w:rFonts w:cs="Times New Roman"/>
        </w:rPr>
        <w:t>Strimas</w:t>
      </w:r>
      <w:proofErr w:type="spellEnd"/>
      <w:r w:rsidRPr="004C2333">
        <w:rPr>
          <w:rFonts w:cs="Times New Roman"/>
        </w:rPr>
        <w:t xml:space="preserve">-Mackey, M. E. Watts, P. </w:t>
      </w:r>
      <w:proofErr w:type="spellStart"/>
      <w:r w:rsidRPr="004C2333">
        <w:rPr>
          <w:rFonts w:cs="Times New Roman"/>
        </w:rPr>
        <w:t>Arcese</w:t>
      </w:r>
      <w:proofErr w:type="spellEnd"/>
      <w:r w:rsidRPr="004C2333">
        <w:rPr>
          <w:rFonts w:cs="Times New Roman"/>
        </w:rPr>
        <w:t xml:space="preserve">, J. R. Bennett, and H. P. </w:t>
      </w:r>
      <w:proofErr w:type="spellStart"/>
      <w:r w:rsidRPr="004C2333">
        <w:rPr>
          <w:rFonts w:cs="Times New Roman"/>
        </w:rPr>
        <w:t>Possingham</w:t>
      </w:r>
      <w:proofErr w:type="spellEnd"/>
      <w:r w:rsidRPr="004C2333">
        <w:rPr>
          <w:rFonts w:cs="Times New Roman"/>
        </w:rPr>
        <w:t xml:space="preserve">. 2019. </w:t>
      </w:r>
      <w:proofErr w:type="spellStart"/>
      <w:r w:rsidRPr="004C2333">
        <w:rPr>
          <w:rFonts w:cs="Times New Roman"/>
        </w:rPr>
        <w:t>prioritizr</w:t>
      </w:r>
      <w:proofErr w:type="spellEnd"/>
      <w:r w:rsidRPr="004C2333">
        <w:rPr>
          <w:rFonts w:cs="Times New Roman"/>
        </w:rPr>
        <w:t>: Systematic Conservation Prioritization in R, Version 4.0.2.</w:t>
      </w:r>
    </w:p>
    <w:p w14:paraId="0FA4D428" w14:textId="77777777" w:rsidR="004C2333" w:rsidRPr="004C2333" w:rsidRDefault="004C2333" w:rsidP="004C2333">
      <w:pPr>
        <w:pStyle w:val="Bibliography"/>
        <w:rPr>
          <w:rFonts w:cs="Times New Roman"/>
        </w:rPr>
      </w:pPr>
      <w:r w:rsidRPr="004C2333">
        <w:rPr>
          <w:rFonts w:cs="Times New Roman"/>
        </w:rPr>
        <w:t xml:space="preserve">Harter, R., K. </w:t>
      </w:r>
      <w:proofErr w:type="spellStart"/>
      <w:r w:rsidRPr="004C2333">
        <w:rPr>
          <w:rFonts w:cs="Times New Roman"/>
        </w:rPr>
        <w:t>Hornik</w:t>
      </w:r>
      <w:proofErr w:type="spellEnd"/>
      <w:r w:rsidRPr="004C2333">
        <w:rPr>
          <w:rFonts w:cs="Times New Roman"/>
        </w:rPr>
        <w:t xml:space="preserve">, S. </w:t>
      </w:r>
      <w:proofErr w:type="spellStart"/>
      <w:r w:rsidRPr="004C2333">
        <w:rPr>
          <w:rFonts w:cs="Times New Roman"/>
        </w:rPr>
        <w:t>Theussl</w:t>
      </w:r>
      <w:proofErr w:type="spellEnd"/>
      <w:r w:rsidRPr="004C2333">
        <w:rPr>
          <w:rFonts w:cs="Times New Roman"/>
        </w:rPr>
        <w:t xml:space="preserve">, C. Szymanski, and F. </w:t>
      </w:r>
      <w:proofErr w:type="spellStart"/>
      <w:r w:rsidRPr="004C2333">
        <w:rPr>
          <w:rFonts w:cs="Times New Roman"/>
        </w:rPr>
        <w:t>Schwendinger</w:t>
      </w:r>
      <w:proofErr w:type="spellEnd"/>
      <w:r w:rsidRPr="004C2333">
        <w:rPr>
          <w:rFonts w:cs="Times New Roman"/>
        </w:rPr>
        <w:t xml:space="preserve">. 2017. </w:t>
      </w:r>
      <w:proofErr w:type="spellStart"/>
      <w:r w:rsidRPr="004C2333">
        <w:rPr>
          <w:rFonts w:cs="Times New Roman"/>
        </w:rPr>
        <w:t>Rsymphony</w:t>
      </w:r>
      <w:proofErr w:type="spellEnd"/>
      <w:r w:rsidRPr="004C2333">
        <w:rPr>
          <w:rFonts w:cs="Times New Roman"/>
        </w:rPr>
        <w:t>: SYMPHONY in R.</w:t>
      </w:r>
    </w:p>
    <w:p w14:paraId="416BBE66" w14:textId="77777777" w:rsidR="004C2333" w:rsidRPr="004C2333" w:rsidRDefault="004C2333" w:rsidP="004C2333">
      <w:pPr>
        <w:pStyle w:val="Bibliography"/>
        <w:rPr>
          <w:rFonts w:cs="Times New Roman"/>
        </w:rPr>
      </w:pPr>
      <w:proofErr w:type="spellStart"/>
      <w:r w:rsidRPr="004C2333">
        <w:rPr>
          <w:rFonts w:cs="Times New Roman"/>
        </w:rPr>
        <w:t>Hochachka</w:t>
      </w:r>
      <w:proofErr w:type="spellEnd"/>
      <w:r w:rsidRPr="004C2333">
        <w:rPr>
          <w:rFonts w:cs="Times New Roman"/>
        </w:rPr>
        <w:t xml:space="preserve">, W. M., D. Fink, R. A. Hutchinson, D. Sheldon, W.-K. Wong, and S. </w:t>
      </w:r>
      <w:proofErr w:type="spellStart"/>
      <w:r w:rsidRPr="004C2333">
        <w:rPr>
          <w:rFonts w:cs="Times New Roman"/>
        </w:rPr>
        <w:t>Kelling</w:t>
      </w:r>
      <w:proofErr w:type="spellEnd"/>
      <w:r w:rsidRPr="004C2333">
        <w:rPr>
          <w:rFonts w:cs="Times New Roman"/>
        </w:rPr>
        <w:t>. 2012. Data-intensive science applied to broad-scale citizen science. Trends in ecology &amp; evolution 27:130–137.</w:t>
      </w:r>
    </w:p>
    <w:p w14:paraId="5D742DEA" w14:textId="77777777" w:rsidR="004C2333" w:rsidRPr="004C2333" w:rsidRDefault="004C2333" w:rsidP="004C2333">
      <w:pPr>
        <w:pStyle w:val="Bibliography"/>
        <w:rPr>
          <w:rFonts w:cs="Times New Roman"/>
        </w:rPr>
      </w:pPr>
      <w:r w:rsidRPr="004C2333">
        <w:rPr>
          <w:rFonts w:cs="Times New Roman"/>
        </w:rPr>
        <w:lastRenderedPageBreak/>
        <w:t xml:space="preserve">Joppa, L. N., and A. Pfaff. 2009. High and far: biases in the location of protected areas. </w:t>
      </w:r>
      <w:proofErr w:type="spellStart"/>
      <w:r w:rsidRPr="004C2333">
        <w:rPr>
          <w:rFonts w:cs="Times New Roman"/>
        </w:rPr>
        <w:t>PloS</w:t>
      </w:r>
      <w:proofErr w:type="spellEnd"/>
      <w:r w:rsidRPr="004C2333">
        <w:rPr>
          <w:rFonts w:cs="Times New Roman"/>
        </w:rPr>
        <w:t xml:space="preserve"> one </w:t>
      </w:r>
      <w:proofErr w:type="gramStart"/>
      <w:r w:rsidRPr="004C2333">
        <w:rPr>
          <w:rFonts w:cs="Times New Roman"/>
        </w:rPr>
        <w:t>4:e</w:t>
      </w:r>
      <w:proofErr w:type="gramEnd"/>
      <w:r w:rsidRPr="004C2333">
        <w:rPr>
          <w:rFonts w:cs="Times New Roman"/>
        </w:rPr>
        <w:t>8273.</w:t>
      </w:r>
    </w:p>
    <w:p w14:paraId="4D124233" w14:textId="77777777" w:rsidR="004C2333" w:rsidRPr="004C2333" w:rsidRDefault="004C2333" w:rsidP="004C2333">
      <w:pPr>
        <w:pStyle w:val="Bibliography"/>
        <w:rPr>
          <w:rFonts w:cs="Times New Roman"/>
        </w:rPr>
      </w:pPr>
      <w:r w:rsidRPr="004C2333">
        <w:rPr>
          <w:rFonts w:cs="Times New Roman"/>
        </w:rPr>
        <w:t xml:space="preserve">Kirkpatrick, S., C. D. </w:t>
      </w:r>
      <w:proofErr w:type="spellStart"/>
      <w:r w:rsidRPr="004C2333">
        <w:rPr>
          <w:rFonts w:cs="Times New Roman"/>
        </w:rPr>
        <w:t>Gelatt</w:t>
      </w:r>
      <w:proofErr w:type="spellEnd"/>
      <w:r w:rsidRPr="004C2333">
        <w:rPr>
          <w:rFonts w:cs="Times New Roman"/>
        </w:rPr>
        <w:t xml:space="preserve">, and M. P. </w:t>
      </w:r>
      <w:proofErr w:type="spellStart"/>
      <w:r w:rsidRPr="004C2333">
        <w:rPr>
          <w:rFonts w:cs="Times New Roman"/>
        </w:rPr>
        <w:t>Vecchi</w:t>
      </w:r>
      <w:proofErr w:type="spellEnd"/>
      <w:r w:rsidRPr="004C2333">
        <w:rPr>
          <w:rFonts w:cs="Times New Roman"/>
        </w:rPr>
        <w:t>. 1983. Optimization by Simulated Annealing. Science 220:671–680.</w:t>
      </w:r>
    </w:p>
    <w:p w14:paraId="50827059" w14:textId="77777777" w:rsidR="004C2333" w:rsidRPr="004C2333" w:rsidRDefault="004C2333" w:rsidP="004C2333">
      <w:pPr>
        <w:pStyle w:val="Bibliography"/>
        <w:rPr>
          <w:rFonts w:cs="Times New Roman"/>
        </w:rPr>
      </w:pPr>
      <w:proofErr w:type="spellStart"/>
      <w:r w:rsidRPr="004C2333">
        <w:rPr>
          <w:rFonts w:cs="Times New Roman"/>
        </w:rPr>
        <w:t>Luppold</w:t>
      </w:r>
      <w:proofErr w:type="spellEnd"/>
      <w:r w:rsidRPr="004C2333">
        <w:rPr>
          <w:rFonts w:cs="Times New Roman"/>
        </w:rPr>
        <w:t xml:space="preserve">, A., D. </w:t>
      </w:r>
      <w:proofErr w:type="spellStart"/>
      <w:r w:rsidRPr="004C2333">
        <w:rPr>
          <w:rFonts w:cs="Times New Roman"/>
        </w:rPr>
        <w:t>Oehlert</w:t>
      </w:r>
      <w:proofErr w:type="spellEnd"/>
      <w:r w:rsidRPr="004C2333">
        <w:rPr>
          <w:rFonts w:cs="Times New Roman"/>
        </w:rPr>
        <w:t>, and H. Falk. 2018. Evaluating the performance of solvers for integer-linear programming.</w:t>
      </w:r>
    </w:p>
    <w:p w14:paraId="371CEDA9" w14:textId="77777777" w:rsidR="004C2333" w:rsidRPr="004C2333" w:rsidRDefault="004C2333" w:rsidP="004C2333">
      <w:pPr>
        <w:pStyle w:val="Bibliography"/>
        <w:rPr>
          <w:rFonts w:cs="Times New Roman"/>
        </w:rPr>
      </w:pPr>
      <w:proofErr w:type="spellStart"/>
      <w:r w:rsidRPr="004C2333">
        <w:rPr>
          <w:rFonts w:cs="Times New Roman"/>
        </w:rPr>
        <w:t>Margules</w:t>
      </w:r>
      <w:proofErr w:type="spellEnd"/>
      <w:r w:rsidRPr="004C2333">
        <w:rPr>
          <w:rFonts w:cs="Times New Roman"/>
        </w:rPr>
        <w:t xml:space="preserve">, C. R., and R. L. </w:t>
      </w:r>
      <w:proofErr w:type="spellStart"/>
      <w:r w:rsidRPr="004C2333">
        <w:rPr>
          <w:rFonts w:cs="Times New Roman"/>
        </w:rPr>
        <w:t>Pressey</w:t>
      </w:r>
      <w:proofErr w:type="spellEnd"/>
      <w:r w:rsidRPr="004C2333">
        <w:rPr>
          <w:rFonts w:cs="Times New Roman"/>
        </w:rPr>
        <w:t>. 2000. Systematic conservation planning. Nature 405:243–53.</w:t>
      </w:r>
    </w:p>
    <w:p w14:paraId="6BD63260" w14:textId="77777777" w:rsidR="004C2333" w:rsidRPr="004C2333" w:rsidRDefault="004C2333" w:rsidP="004C2333">
      <w:pPr>
        <w:pStyle w:val="Bibliography"/>
        <w:rPr>
          <w:rFonts w:cs="Times New Roman"/>
        </w:rPr>
      </w:pPr>
      <w:r w:rsidRPr="004C2333">
        <w:rPr>
          <w:rFonts w:cs="Times New Roman"/>
        </w:rPr>
        <w:t xml:space="preserve">McIntosh, E. J., R. L. </w:t>
      </w:r>
      <w:proofErr w:type="spellStart"/>
      <w:r w:rsidRPr="004C2333">
        <w:rPr>
          <w:rFonts w:cs="Times New Roman"/>
        </w:rPr>
        <w:t>Pressey</w:t>
      </w:r>
      <w:proofErr w:type="spellEnd"/>
      <w:r w:rsidRPr="004C2333">
        <w:rPr>
          <w:rFonts w:cs="Times New Roman"/>
        </w:rPr>
        <w:t xml:space="preserve">, S. Lloyd, R. Smith, and R. </w:t>
      </w:r>
      <w:proofErr w:type="spellStart"/>
      <w:r w:rsidRPr="004C2333">
        <w:rPr>
          <w:rFonts w:cs="Times New Roman"/>
        </w:rPr>
        <w:t>Grenyer</w:t>
      </w:r>
      <w:proofErr w:type="spellEnd"/>
      <w:r w:rsidRPr="004C2333">
        <w:rPr>
          <w:rFonts w:cs="Times New Roman"/>
        </w:rPr>
        <w:t xml:space="preserve">. 2017. The Impact of Systematic Conservation Planning. Annual Review of Environment and Resources </w:t>
      </w:r>
      <w:proofErr w:type="gramStart"/>
      <w:r w:rsidRPr="004C2333">
        <w:rPr>
          <w:rFonts w:cs="Times New Roman"/>
        </w:rPr>
        <w:t>42:annurev</w:t>
      </w:r>
      <w:proofErr w:type="gramEnd"/>
      <w:r w:rsidRPr="004C2333">
        <w:rPr>
          <w:rFonts w:cs="Times New Roman"/>
        </w:rPr>
        <w:t>-environ-102016-060902.</w:t>
      </w:r>
    </w:p>
    <w:p w14:paraId="13577FBE" w14:textId="77777777" w:rsidR="004C2333" w:rsidRPr="004C2333" w:rsidRDefault="004C2333" w:rsidP="004C2333">
      <w:pPr>
        <w:pStyle w:val="Bibliography"/>
        <w:rPr>
          <w:rFonts w:cs="Times New Roman"/>
        </w:rPr>
      </w:pPr>
      <w:proofErr w:type="spellStart"/>
      <w:r w:rsidRPr="004C2333">
        <w:rPr>
          <w:rFonts w:cs="Times New Roman"/>
        </w:rPr>
        <w:t>Meidinger</w:t>
      </w:r>
      <w:proofErr w:type="spellEnd"/>
      <w:r w:rsidRPr="004C2333">
        <w:rPr>
          <w:rFonts w:cs="Times New Roman"/>
        </w:rPr>
        <w:t xml:space="preserve">, D., and J. </w:t>
      </w:r>
      <w:proofErr w:type="spellStart"/>
      <w:r w:rsidRPr="004C2333">
        <w:rPr>
          <w:rFonts w:cs="Times New Roman"/>
        </w:rPr>
        <w:t>Pojar</w:t>
      </w:r>
      <w:proofErr w:type="spellEnd"/>
      <w:r w:rsidRPr="004C2333">
        <w:rPr>
          <w:rFonts w:cs="Times New Roman"/>
        </w:rPr>
        <w:t>. 1991. Ecosystems of British Columbia. British Columbia Ministry of Forests, Victoria, BC.</w:t>
      </w:r>
    </w:p>
    <w:p w14:paraId="1ECC6109" w14:textId="77777777" w:rsidR="004C2333" w:rsidRPr="004C2333" w:rsidRDefault="004C2333" w:rsidP="004C2333">
      <w:pPr>
        <w:pStyle w:val="Bibliography"/>
        <w:rPr>
          <w:rFonts w:cs="Times New Roman"/>
        </w:rPr>
      </w:pPr>
      <w:r w:rsidRPr="004C2333">
        <w:rPr>
          <w:rFonts w:cs="Times New Roman"/>
        </w:rPr>
        <w:t xml:space="preserve">Naidoo, R., A. </w:t>
      </w:r>
      <w:proofErr w:type="spellStart"/>
      <w:r w:rsidRPr="004C2333">
        <w:rPr>
          <w:rFonts w:cs="Times New Roman"/>
        </w:rPr>
        <w:t>Balmford</w:t>
      </w:r>
      <w:proofErr w:type="spellEnd"/>
      <w:r w:rsidRPr="004C2333">
        <w:rPr>
          <w:rFonts w:cs="Times New Roman"/>
        </w:rPr>
        <w:t xml:space="preserve">, P. J. Ferraro, S. </w:t>
      </w:r>
      <w:proofErr w:type="spellStart"/>
      <w:r w:rsidRPr="004C2333">
        <w:rPr>
          <w:rFonts w:cs="Times New Roman"/>
        </w:rPr>
        <w:t>Polasky</w:t>
      </w:r>
      <w:proofErr w:type="spellEnd"/>
      <w:r w:rsidRPr="004C2333">
        <w:rPr>
          <w:rFonts w:cs="Times New Roman"/>
        </w:rPr>
        <w:t xml:space="preserve">, T. H. Ricketts, and M. </w:t>
      </w:r>
      <w:proofErr w:type="spellStart"/>
      <w:r w:rsidRPr="004C2333">
        <w:rPr>
          <w:rFonts w:cs="Times New Roman"/>
        </w:rPr>
        <w:t>Rouget</w:t>
      </w:r>
      <w:proofErr w:type="spellEnd"/>
      <w:r w:rsidRPr="004C2333">
        <w:rPr>
          <w:rFonts w:cs="Times New Roman"/>
        </w:rPr>
        <w:t>. 2006. Integrating economic costs into conservation planning. Trends in ecology &amp; evolution 21:681–7.</w:t>
      </w:r>
    </w:p>
    <w:p w14:paraId="21B354E9" w14:textId="77777777" w:rsidR="004C2333" w:rsidRPr="004C2333" w:rsidRDefault="004C2333" w:rsidP="004C2333">
      <w:pPr>
        <w:pStyle w:val="Bibliography"/>
        <w:rPr>
          <w:rFonts w:cs="Times New Roman"/>
        </w:rPr>
      </w:pPr>
      <w:proofErr w:type="spellStart"/>
      <w:r w:rsidRPr="004C2333">
        <w:rPr>
          <w:rFonts w:cs="Times New Roman"/>
        </w:rPr>
        <w:t>Polasky</w:t>
      </w:r>
      <w:proofErr w:type="spellEnd"/>
      <w:r w:rsidRPr="004C2333">
        <w:rPr>
          <w:rFonts w:cs="Times New Roman"/>
        </w:rPr>
        <w:t xml:space="preserve">, S., J. D. </w:t>
      </w:r>
      <w:proofErr w:type="spellStart"/>
      <w:r w:rsidRPr="004C2333">
        <w:rPr>
          <w:rFonts w:cs="Times New Roman"/>
        </w:rPr>
        <w:t>Camm</w:t>
      </w:r>
      <w:proofErr w:type="spellEnd"/>
      <w:r w:rsidRPr="004C2333">
        <w:rPr>
          <w:rFonts w:cs="Times New Roman"/>
        </w:rPr>
        <w:t>, and B. Garber-</w:t>
      </w:r>
      <w:proofErr w:type="spellStart"/>
      <w:r w:rsidRPr="004C2333">
        <w:rPr>
          <w:rFonts w:cs="Times New Roman"/>
        </w:rPr>
        <w:t>Yonts</w:t>
      </w:r>
      <w:proofErr w:type="spellEnd"/>
      <w:r w:rsidRPr="004C2333">
        <w:rPr>
          <w:rFonts w:cs="Times New Roman"/>
        </w:rPr>
        <w:t>. 2001. Selecting Biological Reserves Cost-Effectively: An Application to Terrestrial Vertebrate Conservation in Oregon. Land Economics 77:68–78.</w:t>
      </w:r>
    </w:p>
    <w:p w14:paraId="77CD42C9" w14:textId="77777777" w:rsidR="004C2333" w:rsidRPr="004C2333" w:rsidRDefault="004C2333" w:rsidP="004C2333">
      <w:pPr>
        <w:pStyle w:val="Bibliography"/>
        <w:rPr>
          <w:rFonts w:cs="Times New Roman"/>
        </w:rPr>
      </w:pPr>
      <w:r w:rsidRPr="004C2333">
        <w:rPr>
          <w:rFonts w:cs="Times New Roman"/>
        </w:rPr>
        <w:t xml:space="preserve">Schuster, R., T. G. Martin, and P. </w:t>
      </w:r>
      <w:proofErr w:type="spellStart"/>
      <w:r w:rsidRPr="004C2333">
        <w:rPr>
          <w:rFonts w:cs="Times New Roman"/>
        </w:rPr>
        <w:t>Arcese</w:t>
      </w:r>
      <w:proofErr w:type="spellEnd"/>
      <w:r w:rsidRPr="004C2333">
        <w:rPr>
          <w:rFonts w:cs="Times New Roman"/>
        </w:rPr>
        <w:t xml:space="preserve">. 2014. Bird Community Conservation and Carbon Offsets in Western North America. </w:t>
      </w:r>
      <w:proofErr w:type="spellStart"/>
      <w:r w:rsidRPr="004C2333">
        <w:rPr>
          <w:rFonts w:cs="Times New Roman"/>
        </w:rPr>
        <w:t>Plos</w:t>
      </w:r>
      <w:proofErr w:type="spellEnd"/>
      <w:r w:rsidRPr="004C2333">
        <w:rPr>
          <w:rFonts w:cs="Times New Roman"/>
        </w:rPr>
        <w:t xml:space="preserve"> One.</w:t>
      </w:r>
    </w:p>
    <w:p w14:paraId="1888188D" w14:textId="77777777" w:rsidR="004C2333" w:rsidRPr="004C2333" w:rsidRDefault="004C2333" w:rsidP="004C2333">
      <w:pPr>
        <w:pStyle w:val="Bibliography"/>
        <w:rPr>
          <w:rFonts w:cs="Times New Roman"/>
        </w:rPr>
      </w:pPr>
      <w:r w:rsidRPr="004C2333">
        <w:rPr>
          <w:rFonts w:cs="Times New Roman"/>
        </w:rPr>
        <w:t xml:space="preserve">Sullivan, B. L., J. L. Aycrigg, J. H. Barry, R. E. Bonney, N. Bruns, C. B. Cooper, T. </w:t>
      </w:r>
      <w:proofErr w:type="spellStart"/>
      <w:r w:rsidRPr="004C2333">
        <w:rPr>
          <w:rFonts w:cs="Times New Roman"/>
        </w:rPr>
        <w:t>Damoulas</w:t>
      </w:r>
      <w:proofErr w:type="spellEnd"/>
      <w:r w:rsidRPr="004C2333">
        <w:rPr>
          <w:rFonts w:cs="Times New Roman"/>
        </w:rPr>
        <w:t xml:space="preserve">, A. A. </w:t>
      </w:r>
      <w:proofErr w:type="spellStart"/>
      <w:r w:rsidRPr="004C2333">
        <w:rPr>
          <w:rFonts w:cs="Times New Roman"/>
        </w:rPr>
        <w:t>Dhondt</w:t>
      </w:r>
      <w:proofErr w:type="spellEnd"/>
      <w:r w:rsidRPr="004C2333">
        <w:rPr>
          <w:rFonts w:cs="Times New Roman"/>
        </w:rPr>
        <w:t xml:space="preserve">, T. </w:t>
      </w:r>
      <w:proofErr w:type="spellStart"/>
      <w:r w:rsidRPr="004C2333">
        <w:rPr>
          <w:rFonts w:cs="Times New Roman"/>
        </w:rPr>
        <w:t>Dietterich</w:t>
      </w:r>
      <w:proofErr w:type="spellEnd"/>
      <w:r w:rsidRPr="004C2333">
        <w:rPr>
          <w:rFonts w:cs="Times New Roman"/>
        </w:rPr>
        <w:t xml:space="preserve">, A. Farnsworth, and others. 2014. The </w:t>
      </w:r>
      <w:proofErr w:type="spellStart"/>
      <w:r w:rsidRPr="004C2333">
        <w:rPr>
          <w:rFonts w:cs="Times New Roman"/>
        </w:rPr>
        <w:t>eBird</w:t>
      </w:r>
      <w:proofErr w:type="spellEnd"/>
      <w:r w:rsidRPr="004C2333">
        <w:rPr>
          <w:rFonts w:cs="Times New Roman"/>
        </w:rPr>
        <w:t xml:space="preserve"> enterprise: an </w:t>
      </w:r>
      <w:r w:rsidRPr="004C2333">
        <w:rPr>
          <w:rFonts w:cs="Times New Roman"/>
        </w:rPr>
        <w:lastRenderedPageBreak/>
        <w:t>integrated approach to development and application of citizen science. Biological Conservation 169:31–40.</w:t>
      </w:r>
    </w:p>
    <w:p w14:paraId="382292B2" w14:textId="77777777" w:rsidR="004C2333" w:rsidRPr="004C2333" w:rsidRDefault="004C2333" w:rsidP="004C2333">
      <w:pPr>
        <w:pStyle w:val="Bibliography"/>
        <w:rPr>
          <w:rFonts w:cs="Times New Roman"/>
        </w:rPr>
      </w:pPr>
      <w:r w:rsidRPr="004C2333">
        <w:rPr>
          <w:rFonts w:cs="Times New Roman"/>
        </w:rPr>
        <w:t xml:space="preserve">Ted Ralphs, Ashutosh Mahajan, Stefan </w:t>
      </w:r>
      <w:proofErr w:type="spellStart"/>
      <w:r w:rsidRPr="004C2333">
        <w:rPr>
          <w:rFonts w:cs="Times New Roman"/>
        </w:rPr>
        <w:t>Vigerske</w:t>
      </w:r>
      <w:proofErr w:type="spellEnd"/>
      <w:r w:rsidRPr="004C2333">
        <w:rPr>
          <w:rFonts w:cs="Times New Roman"/>
        </w:rPr>
        <w:t xml:space="preserve">, mgalati13, </w:t>
      </w:r>
      <w:proofErr w:type="spellStart"/>
      <w:r w:rsidRPr="004C2333">
        <w:rPr>
          <w:rFonts w:cs="Times New Roman"/>
        </w:rPr>
        <w:t>LouHafer</w:t>
      </w:r>
      <w:proofErr w:type="spellEnd"/>
      <w:r w:rsidRPr="004C2333">
        <w:rPr>
          <w:rFonts w:cs="Times New Roman"/>
        </w:rPr>
        <w:t xml:space="preserve">, </w:t>
      </w:r>
      <w:proofErr w:type="spellStart"/>
      <w:r w:rsidRPr="004C2333">
        <w:rPr>
          <w:rFonts w:cs="Times New Roman"/>
        </w:rPr>
        <w:t>jpfasano</w:t>
      </w:r>
      <w:proofErr w:type="spellEnd"/>
      <w:r w:rsidRPr="004C2333">
        <w:rPr>
          <w:rFonts w:cs="Times New Roman"/>
        </w:rPr>
        <w:t xml:space="preserve">, </w:t>
      </w:r>
      <w:proofErr w:type="spellStart"/>
      <w:r w:rsidRPr="004C2333">
        <w:rPr>
          <w:rFonts w:cs="Times New Roman"/>
        </w:rPr>
        <w:t>Aykut</w:t>
      </w:r>
      <w:proofErr w:type="spellEnd"/>
      <w:r w:rsidRPr="004C2333">
        <w:rPr>
          <w:rFonts w:cs="Times New Roman"/>
        </w:rPr>
        <w:t xml:space="preserve"> </w:t>
      </w:r>
      <w:proofErr w:type="spellStart"/>
      <w:r w:rsidRPr="004C2333">
        <w:rPr>
          <w:rFonts w:cs="Times New Roman"/>
        </w:rPr>
        <w:t>Bulut</w:t>
      </w:r>
      <w:proofErr w:type="spellEnd"/>
      <w:r w:rsidRPr="004C2333">
        <w:rPr>
          <w:rFonts w:cs="Times New Roman"/>
        </w:rPr>
        <w:t xml:space="preserve">, and </w:t>
      </w:r>
      <w:proofErr w:type="spellStart"/>
      <w:r w:rsidRPr="004C2333">
        <w:rPr>
          <w:rFonts w:cs="Times New Roman"/>
        </w:rPr>
        <w:t>anhhz</w:t>
      </w:r>
      <w:proofErr w:type="spellEnd"/>
      <w:r w:rsidRPr="004C2333">
        <w:rPr>
          <w:rFonts w:cs="Times New Roman"/>
        </w:rPr>
        <w:t xml:space="preserve">. 2019. coin-or/SYMPHONY: Version 5.6.17. </w:t>
      </w:r>
      <w:proofErr w:type="spellStart"/>
      <w:r w:rsidRPr="004C2333">
        <w:rPr>
          <w:rFonts w:cs="Times New Roman"/>
        </w:rPr>
        <w:t>Zenodo</w:t>
      </w:r>
      <w:proofErr w:type="spellEnd"/>
      <w:r w:rsidRPr="004C2333">
        <w:rPr>
          <w:rFonts w:cs="Times New Roman"/>
        </w:rPr>
        <w:t>.</w:t>
      </w:r>
    </w:p>
    <w:p w14:paraId="2162765B" w14:textId="77777777" w:rsidR="004C2333" w:rsidRPr="004C2333" w:rsidRDefault="004C2333" w:rsidP="004C2333">
      <w:pPr>
        <w:pStyle w:val="Bibliography"/>
        <w:rPr>
          <w:rFonts w:cs="Times New Roman"/>
        </w:rPr>
      </w:pPr>
      <w:r w:rsidRPr="004C2333">
        <w:rPr>
          <w:rFonts w:cs="Times New Roman"/>
        </w:rPr>
        <w:t xml:space="preserve">Venter, O., R. A. Fuller, D. B. </w:t>
      </w:r>
      <w:proofErr w:type="spellStart"/>
      <w:r w:rsidRPr="004C2333">
        <w:rPr>
          <w:rFonts w:cs="Times New Roman"/>
        </w:rPr>
        <w:t>Segan</w:t>
      </w:r>
      <w:proofErr w:type="spellEnd"/>
      <w:r w:rsidRPr="004C2333">
        <w:rPr>
          <w:rFonts w:cs="Times New Roman"/>
        </w:rPr>
        <w:t xml:space="preserve">, J. </w:t>
      </w:r>
      <w:proofErr w:type="spellStart"/>
      <w:r w:rsidRPr="004C2333">
        <w:rPr>
          <w:rFonts w:cs="Times New Roman"/>
        </w:rPr>
        <w:t>Carwardine</w:t>
      </w:r>
      <w:proofErr w:type="spellEnd"/>
      <w:r w:rsidRPr="004C2333">
        <w:rPr>
          <w:rFonts w:cs="Times New Roman"/>
        </w:rPr>
        <w:t xml:space="preserve">, T. Brooks, S. H. M. Butchart, M. D. Marco, T. </w:t>
      </w:r>
      <w:proofErr w:type="spellStart"/>
      <w:r w:rsidRPr="004C2333">
        <w:rPr>
          <w:rFonts w:cs="Times New Roman"/>
        </w:rPr>
        <w:t>Iwamura</w:t>
      </w:r>
      <w:proofErr w:type="spellEnd"/>
      <w:r w:rsidRPr="004C2333">
        <w:rPr>
          <w:rFonts w:cs="Times New Roman"/>
        </w:rPr>
        <w:t xml:space="preserve">, L. Joseph, D. O’Grady, H. P. </w:t>
      </w:r>
      <w:proofErr w:type="spellStart"/>
      <w:r w:rsidRPr="004C2333">
        <w:rPr>
          <w:rFonts w:cs="Times New Roman"/>
        </w:rPr>
        <w:t>Possingham</w:t>
      </w:r>
      <w:proofErr w:type="spellEnd"/>
      <w:r w:rsidRPr="004C2333">
        <w:rPr>
          <w:rFonts w:cs="Times New Roman"/>
        </w:rPr>
        <w:t xml:space="preserve">, C. </w:t>
      </w:r>
      <w:proofErr w:type="spellStart"/>
      <w:r w:rsidRPr="004C2333">
        <w:rPr>
          <w:rFonts w:cs="Times New Roman"/>
        </w:rPr>
        <w:t>Rondinini</w:t>
      </w:r>
      <w:proofErr w:type="spellEnd"/>
      <w:r w:rsidRPr="004C2333">
        <w:rPr>
          <w:rFonts w:cs="Times New Roman"/>
        </w:rPr>
        <w:t xml:space="preserve">, R. J. Smith, M. Venter, and J. E. M. Watson. 2014. Targeting Global Protected Area Expansion for Imperiled Biodiversity. PLOS Biology </w:t>
      </w:r>
      <w:proofErr w:type="gramStart"/>
      <w:r w:rsidRPr="004C2333">
        <w:rPr>
          <w:rFonts w:cs="Times New Roman"/>
        </w:rPr>
        <w:t>12:e</w:t>
      </w:r>
      <w:proofErr w:type="gramEnd"/>
      <w:r w:rsidRPr="004C2333">
        <w:rPr>
          <w:rFonts w:cs="Times New Roman"/>
        </w:rPr>
        <w:t>1001891.</w:t>
      </w:r>
    </w:p>
    <w:p w14:paraId="19FB6562" w14:textId="5027E351" w:rsidR="00507EFE" w:rsidRDefault="006971C8" w:rsidP="00425F07">
      <w:pPr>
        <w:widowControl w:val="0"/>
        <w:autoSpaceDE w:val="0"/>
        <w:autoSpaceDN w:val="0"/>
        <w:adjustRightInd w:val="0"/>
        <w:spacing w:after="0" w:line="480" w:lineRule="auto"/>
        <w:rPr>
          <w:rFonts w:cs="Times New Roman"/>
          <w:szCs w:val="24"/>
        </w:rPr>
      </w:pPr>
      <w:r>
        <w:rPr>
          <w:rFonts w:cs="Times New Roman"/>
          <w:szCs w:val="24"/>
        </w:rPr>
        <w:fldChar w:fldCharType="end"/>
      </w:r>
      <w:r w:rsidR="00507EFE">
        <w:rPr>
          <w:rFonts w:cs="Times New Roman"/>
          <w:szCs w:val="24"/>
        </w:rPr>
        <w:br w:type="page"/>
      </w:r>
    </w:p>
    <w:p w14:paraId="49146FC3" w14:textId="77777777" w:rsidR="00A072DE" w:rsidRDefault="00A072DE" w:rsidP="00AB7F35">
      <w:pPr>
        <w:spacing w:after="0" w:line="480" w:lineRule="auto"/>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AB7F35">
            <w:pPr>
              <w:spacing w:after="0" w:line="48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AB7F35">
            <w:pPr>
              <w:spacing w:after="0" w:line="48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AB7F35">
            <w:pPr>
              <w:spacing w:after="0" w:line="48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AB7F35">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AB7F35">
            <w:pPr>
              <w:spacing w:after="0" w:line="48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AB7F35">
            <w:pPr>
              <w:spacing w:after="0" w:line="48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AB7F35">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AB7F35">
            <w:pPr>
              <w:spacing w:after="0" w:line="48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AB7F35">
            <w:pPr>
              <w:spacing w:after="0" w:line="48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AB7F35">
            <w:pPr>
              <w:spacing w:after="0" w:line="48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7250CC8A" w:rsidR="00410958" w:rsidRPr="00A072DE" w:rsidRDefault="00410958" w:rsidP="00AB7F35">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B562CD">
              <w:rPr>
                <w:rFonts w:eastAsia="Times New Roman" w:cs="Times New Roman"/>
                <w:color w:val="000000"/>
                <w:szCs w:val="24"/>
                <w:lang w:val="en-CA" w:eastAsia="en-CA"/>
              </w:rPr>
              <w:t>700</w:t>
            </w:r>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1B2E9E48" w:rsidR="002F23EF" w:rsidRDefault="00A072DE" w:rsidP="00AB7F35">
      <w:pPr>
        <w:spacing w:after="0" w:line="480" w:lineRule="auto"/>
        <w:rPr>
          <w:rFonts w:cs="Times New Roman"/>
          <w:b/>
          <w:lang w:val="en-CA"/>
        </w:rPr>
      </w:pPr>
      <w:r>
        <w:rPr>
          <w:rFonts w:cs="Times New Roman"/>
          <w:b/>
          <w:lang w:val="en-CA"/>
        </w:rPr>
        <w:br w:type="page"/>
      </w:r>
    </w:p>
    <w:p w14:paraId="252799B7" w14:textId="3CEBDDAE" w:rsidR="00410958" w:rsidRDefault="002F23EF" w:rsidP="00AB7F35">
      <w:pPr>
        <w:spacing w:after="0" w:line="480" w:lineRule="auto"/>
        <w:rPr>
          <w:rFonts w:cs="Times New Roman"/>
          <w:b/>
          <w:lang w:val="en-CA"/>
        </w:rPr>
      </w:pPr>
      <w:r>
        <w:rPr>
          <w:rFonts w:cs="Times New Roman"/>
          <w:b/>
          <w:lang w:val="en-CA"/>
        </w:rPr>
        <w:lastRenderedPageBreak/>
        <w:t>Figure 1.</w:t>
      </w:r>
    </w:p>
    <w:p w14:paraId="3FA43DB2" w14:textId="5CEB0050" w:rsidR="00C02D55" w:rsidRDefault="00C02D55" w:rsidP="00AB7F35">
      <w:pPr>
        <w:spacing w:after="0" w:line="480" w:lineRule="auto"/>
        <w:rPr>
          <w:rFonts w:cs="Times New Roman"/>
          <w:b/>
          <w:lang w:val="en-CA"/>
        </w:rPr>
      </w:pPr>
      <w:r>
        <w:rPr>
          <w:rFonts w:cs="Times New Roman"/>
          <w:b/>
          <w:noProof/>
          <w:lang w:val="en-CA" w:eastAsia="en-CA"/>
        </w:rPr>
        <w:drawing>
          <wp:inline distT="0" distB="0" distL="0" distR="0" wp14:anchorId="3E77DB66" wp14:editId="64193B3F">
            <wp:extent cx="5943600" cy="36961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96176"/>
                    </a:xfrm>
                    <a:prstGeom prst="rect">
                      <a:avLst/>
                    </a:prstGeom>
                  </pic:spPr>
                </pic:pic>
              </a:graphicData>
            </a:graphic>
          </wp:inline>
        </w:drawing>
      </w:r>
    </w:p>
    <w:p w14:paraId="25166DA7" w14:textId="77777777" w:rsidR="00C02D55" w:rsidRDefault="00C02D55">
      <w:pPr>
        <w:rPr>
          <w:rFonts w:cs="Times New Roman"/>
          <w:b/>
          <w:lang w:val="en-CA"/>
        </w:rPr>
      </w:pPr>
      <w:r>
        <w:rPr>
          <w:rFonts w:cs="Times New Roman"/>
          <w:b/>
          <w:lang w:val="en-CA"/>
        </w:rPr>
        <w:br w:type="page"/>
      </w:r>
    </w:p>
    <w:p w14:paraId="0CB689E3" w14:textId="3E322732" w:rsidR="00A072DE" w:rsidRDefault="00511B22" w:rsidP="00AB7F35">
      <w:pPr>
        <w:widowControl w:val="0"/>
        <w:autoSpaceDE w:val="0"/>
        <w:autoSpaceDN w:val="0"/>
        <w:adjustRightInd w:val="0"/>
        <w:spacing w:after="0" w:line="480" w:lineRule="auto"/>
        <w:rPr>
          <w:rFonts w:cs="Times New Roman"/>
          <w:b/>
          <w:lang w:val="en-CA"/>
        </w:rPr>
      </w:pPr>
      <w:r>
        <w:rPr>
          <w:rFonts w:cs="Times New Roman"/>
          <w:b/>
          <w:lang w:val="en-CA"/>
        </w:rPr>
        <w:lastRenderedPageBreak/>
        <w:t>Figure 2.</w:t>
      </w:r>
    </w:p>
    <w:p w14:paraId="0CD36C94" w14:textId="7619D9AC" w:rsidR="00511B22" w:rsidRDefault="00C02D55" w:rsidP="00AB7F35">
      <w:pPr>
        <w:spacing w:after="0" w:line="480" w:lineRule="auto"/>
        <w:rPr>
          <w:rFonts w:cs="Times New Roman"/>
          <w:b/>
          <w:lang w:val="en-CA"/>
        </w:rPr>
      </w:pPr>
      <w:r>
        <w:rPr>
          <w:rFonts w:cs="Times New Roman"/>
          <w:b/>
          <w:noProof/>
          <w:lang w:val="en-CA" w:eastAsia="en-CA"/>
        </w:rPr>
        <w:drawing>
          <wp:inline distT="0" distB="0" distL="0" distR="0" wp14:anchorId="58C08A61" wp14:editId="03E7CB57">
            <wp:extent cx="5943600" cy="36961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96162"/>
                    </a:xfrm>
                    <a:prstGeom prst="rect">
                      <a:avLst/>
                    </a:prstGeom>
                  </pic:spPr>
                </pic:pic>
              </a:graphicData>
            </a:graphic>
          </wp:inline>
        </w:drawing>
      </w:r>
      <w:r w:rsidR="00511B22">
        <w:rPr>
          <w:rFonts w:cs="Times New Roman"/>
          <w:b/>
          <w:lang w:val="en-CA"/>
        </w:rPr>
        <w:br w:type="page"/>
      </w:r>
    </w:p>
    <w:p w14:paraId="5D187F70" w14:textId="77777777" w:rsidR="00511B22" w:rsidRDefault="00511B22" w:rsidP="00AB7F35">
      <w:pPr>
        <w:widowControl w:val="0"/>
        <w:autoSpaceDE w:val="0"/>
        <w:autoSpaceDN w:val="0"/>
        <w:adjustRightInd w:val="0"/>
        <w:spacing w:after="0" w:line="480" w:lineRule="auto"/>
        <w:rPr>
          <w:rFonts w:cs="Times New Roman"/>
          <w:b/>
          <w:lang w:val="en-CA"/>
        </w:rPr>
      </w:pPr>
    </w:p>
    <w:p w14:paraId="158C5F26" w14:textId="4A55FD69" w:rsidR="00BA61CC" w:rsidRDefault="00D7150C" w:rsidP="00AB7F35">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EE30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15BC64E" w14:textId="45DF3ACC" w:rsidR="00D7150C" w:rsidRPr="00D7150C" w:rsidRDefault="00D7150C" w:rsidP="002F6854">
            <w:pP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hideMark/>
          </w:tcPr>
          <w:p w14:paraId="68D38762" w14:textId="3CBCD00D" w:rsidR="00D7150C" w:rsidRPr="00D7150C" w:rsidRDefault="00D7150C" w:rsidP="002F6854">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hideMark/>
          </w:tcPr>
          <w:p w14:paraId="15FDBC28" w14:textId="2991E5CC" w:rsidR="00D7150C" w:rsidRPr="00D7150C" w:rsidRDefault="00D7150C" w:rsidP="002F6854">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39BC0A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hideMark/>
          </w:tcPr>
          <w:p w14:paraId="593A754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hideMark/>
          </w:tcPr>
          <w:p w14:paraId="32B1D78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DD2924"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hideMark/>
          </w:tcPr>
          <w:p w14:paraId="20803AF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hideMark/>
          </w:tcPr>
          <w:p w14:paraId="7264183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3F05B8"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hideMark/>
          </w:tcPr>
          <w:p w14:paraId="2BCB2C1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hideMark/>
          </w:tcPr>
          <w:p w14:paraId="2C66B2A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85885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hideMark/>
          </w:tcPr>
          <w:p w14:paraId="06CD5FE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hideMark/>
          </w:tcPr>
          <w:p w14:paraId="0FE608F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543AEE"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hideMark/>
          </w:tcPr>
          <w:p w14:paraId="44656C9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hideMark/>
          </w:tcPr>
          <w:p w14:paraId="0202C1A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Haliaeetus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01D22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hideMark/>
          </w:tcPr>
          <w:p w14:paraId="12E87D0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hideMark/>
          </w:tcPr>
          <w:p w14:paraId="7C118BB2"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9034E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hideMark/>
          </w:tcPr>
          <w:p w14:paraId="2D496B9D"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hideMark/>
          </w:tcPr>
          <w:p w14:paraId="74B231C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5B5075"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hideMark/>
          </w:tcPr>
          <w:p w14:paraId="192A54AD"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hideMark/>
          </w:tcPr>
          <w:p w14:paraId="07FF1EDB"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alcyon</w:t>
            </w:r>
          </w:p>
        </w:tc>
      </w:tr>
      <w:tr w:rsidR="00D7150C" w:rsidRPr="00D7150C" w14:paraId="417E75A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1D22706"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hideMark/>
          </w:tcPr>
          <w:p w14:paraId="362FEA6C"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hideMark/>
          </w:tcPr>
          <w:p w14:paraId="6740F18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753914"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hideMark/>
          </w:tcPr>
          <w:p w14:paraId="4B1B75D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hideMark/>
          </w:tcPr>
          <w:p w14:paraId="77841D6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C67988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hideMark/>
          </w:tcPr>
          <w:p w14:paraId="7D527C0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hideMark/>
          </w:tcPr>
          <w:p w14:paraId="606E143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5A06C6"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hideMark/>
          </w:tcPr>
          <w:p w14:paraId="77C2C1DA"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hideMark/>
          </w:tcPr>
          <w:p w14:paraId="0593C60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B1FD655"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ncre</w:t>
            </w:r>
            <w:proofErr w:type="spellEnd"/>
          </w:p>
        </w:tc>
        <w:tc>
          <w:tcPr>
            <w:tcW w:w="3119" w:type="dxa"/>
            <w:noWrap/>
            <w:hideMark/>
          </w:tcPr>
          <w:p w14:paraId="5F6E38F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hideMark/>
          </w:tcPr>
          <w:p w14:paraId="228D585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E0B82C"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hideMark/>
          </w:tcPr>
          <w:p w14:paraId="0C063A6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hideMark/>
          </w:tcPr>
          <w:p w14:paraId="65FACFF7"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79FAF4"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hideMark/>
          </w:tcPr>
          <w:p w14:paraId="0F9D2AF3"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hideMark/>
          </w:tcPr>
          <w:p w14:paraId="1B856A9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1F328F"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hideMark/>
          </w:tcPr>
          <w:p w14:paraId="68E34FC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hideMark/>
          </w:tcPr>
          <w:p w14:paraId="73781EC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canadensis</w:t>
            </w:r>
          </w:p>
        </w:tc>
      </w:tr>
      <w:tr w:rsidR="00D7150C" w:rsidRPr="00D7150C" w14:paraId="08F48ECC"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AC089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hideMark/>
          </w:tcPr>
          <w:p w14:paraId="11D168F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hideMark/>
          </w:tcPr>
          <w:p w14:paraId="29B46788"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916D90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hideMark/>
          </w:tcPr>
          <w:p w14:paraId="6C911F8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hideMark/>
          </w:tcPr>
          <w:p w14:paraId="1674A35E"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ABD337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hideMark/>
          </w:tcPr>
          <w:p w14:paraId="576CEDF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hideMark/>
          </w:tcPr>
          <w:p w14:paraId="08F124D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zella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72B8B"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hideMark/>
          </w:tcPr>
          <w:p w14:paraId="0E7E34E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hideMark/>
          </w:tcPr>
          <w:p w14:paraId="1AC0981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C3CC2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hideMark/>
          </w:tcPr>
          <w:p w14:paraId="3B7CC99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hideMark/>
          </w:tcPr>
          <w:p w14:paraId="3D4F821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33DA8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hideMark/>
          </w:tcPr>
          <w:p w14:paraId="6353556B"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hideMark/>
          </w:tcPr>
          <w:p w14:paraId="0F00C4B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48F559"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hideMark/>
          </w:tcPr>
          <w:p w14:paraId="3BF950CB"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hideMark/>
          </w:tcPr>
          <w:p w14:paraId="669D401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85C70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hideMark/>
          </w:tcPr>
          <w:p w14:paraId="22312D57"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hideMark/>
          </w:tcPr>
          <w:p w14:paraId="53A51542"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64D79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hideMark/>
          </w:tcPr>
          <w:p w14:paraId="7CAE9FED"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hideMark/>
          </w:tcPr>
          <w:p w14:paraId="523A478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865EBE"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hideMark/>
          </w:tcPr>
          <w:p w14:paraId="3FED8C7E"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hideMark/>
          </w:tcPr>
          <w:p w14:paraId="1733A61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ccothraustes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67E550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hideMark/>
          </w:tcPr>
          <w:p w14:paraId="679150CC"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hideMark/>
          </w:tcPr>
          <w:p w14:paraId="4CD59F2A"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auratus</w:t>
            </w:r>
          </w:p>
        </w:tc>
      </w:tr>
      <w:tr w:rsidR="00D7150C" w:rsidRPr="00D7150C" w14:paraId="23F4BEB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488AE4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hideMark/>
          </w:tcPr>
          <w:p w14:paraId="3A92BEA6"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hideMark/>
          </w:tcPr>
          <w:p w14:paraId="2AA8ACAA"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462F59"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hideMark/>
          </w:tcPr>
          <w:p w14:paraId="42936F9B"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hideMark/>
          </w:tcPr>
          <w:p w14:paraId="2D2D53F8"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Regulus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91B3B3"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hideMark/>
          </w:tcPr>
          <w:p w14:paraId="30A7BB6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hideMark/>
          </w:tcPr>
          <w:p w14:paraId="2DCE7043"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30ED36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hideMark/>
          </w:tcPr>
          <w:p w14:paraId="2AD1713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hideMark/>
          </w:tcPr>
          <w:p w14:paraId="3FF0E71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262A9D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hideMark/>
          </w:tcPr>
          <w:p w14:paraId="0E1ADCA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hideMark/>
          </w:tcPr>
          <w:p w14:paraId="378EA417"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699C17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hideMark/>
          </w:tcPr>
          <w:p w14:paraId="73A0681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hideMark/>
          </w:tcPr>
          <w:p w14:paraId="6BC552F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348E3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hideMark/>
          </w:tcPr>
          <w:p w14:paraId="743F9583"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hideMark/>
          </w:tcPr>
          <w:p w14:paraId="4657A6C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D258A0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hideMark/>
          </w:tcPr>
          <w:p w14:paraId="742CDF9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hideMark/>
          </w:tcPr>
          <w:p w14:paraId="788BAFA0"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3C4706"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oudov</w:t>
            </w:r>
            <w:proofErr w:type="spellEnd"/>
          </w:p>
        </w:tc>
        <w:tc>
          <w:tcPr>
            <w:tcW w:w="3119" w:type="dxa"/>
            <w:noWrap/>
            <w:hideMark/>
          </w:tcPr>
          <w:p w14:paraId="4B7D9FA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hideMark/>
          </w:tcPr>
          <w:p w14:paraId="2D618CED"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560275"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hideMark/>
          </w:tcPr>
          <w:p w14:paraId="3EA92B4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hideMark/>
          </w:tcPr>
          <w:p w14:paraId="7AED33E7"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A79E1A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orcwar</w:t>
            </w:r>
            <w:proofErr w:type="spellEnd"/>
          </w:p>
        </w:tc>
        <w:tc>
          <w:tcPr>
            <w:tcW w:w="3119" w:type="dxa"/>
            <w:noWrap/>
            <w:hideMark/>
          </w:tcPr>
          <w:p w14:paraId="70D3450B"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hideMark/>
          </w:tcPr>
          <w:p w14:paraId="740CB4B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10245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hideMark/>
          </w:tcPr>
          <w:p w14:paraId="5C4F048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hideMark/>
          </w:tcPr>
          <w:p w14:paraId="5E6EAB7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29F44F"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hideMark/>
          </w:tcPr>
          <w:p w14:paraId="218E6A5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hideMark/>
          </w:tcPr>
          <w:p w14:paraId="6F927E2B"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7DDD4E"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hideMark/>
          </w:tcPr>
          <w:p w14:paraId="189FA9B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hideMark/>
          </w:tcPr>
          <w:p w14:paraId="403F9E8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885435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hideMark/>
          </w:tcPr>
          <w:p w14:paraId="6B75966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hideMark/>
          </w:tcPr>
          <w:p w14:paraId="1916FA6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DDB87E"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hideMark/>
          </w:tcPr>
          <w:p w14:paraId="6FFB8F6A"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hideMark/>
          </w:tcPr>
          <w:p w14:paraId="20B9C6F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24FA0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hideMark/>
          </w:tcPr>
          <w:p w14:paraId="2899B3FE"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hideMark/>
          </w:tcPr>
          <w:p w14:paraId="2B9AE70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Empidonax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4FF6E6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hideMark/>
          </w:tcPr>
          <w:p w14:paraId="163B4DF2"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hideMark/>
          </w:tcPr>
          <w:p w14:paraId="7C29FF4C"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46FB5"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hideMark/>
          </w:tcPr>
          <w:p w14:paraId="698E45D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hideMark/>
          </w:tcPr>
          <w:p w14:paraId="121A808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3F485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hideMark/>
          </w:tcPr>
          <w:p w14:paraId="58C6479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hideMark/>
          </w:tcPr>
          <w:p w14:paraId="49B4F82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canadensis</w:t>
            </w:r>
          </w:p>
        </w:tc>
      </w:tr>
      <w:tr w:rsidR="00D7150C" w:rsidRPr="00D7150C" w14:paraId="14E7B2A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CBC92C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hideMark/>
          </w:tcPr>
          <w:p w14:paraId="59586636"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hideMark/>
          </w:tcPr>
          <w:p w14:paraId="2F56181C"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7BC96C5"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hideMark/>
          </w:tcPr>
          <w:p w14:paraId="38F0B39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hideMark/>
          </w:tcPr>
          <w:p w14:paraId="0526B89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C3BFD7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hideMark/>
          </w:tcPr>
          <w:p w14:paraId="347878B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hideMark/>
          </w:tcPr>
          <w:p w14:paraId="0CBB787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9DA83D9"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hideMark/>
          </w:tcPr>
          <w:p w14:paraId="6F00DFA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hideMark/>
          </w:tcPr>
          <w:p w14:paraId="0F907F2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Buteo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404C5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hideMark/>
          </w:tcPr>
          <w:p w14:paraId="31BDBDA3"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hideMark/>
          </w:tcPr>
          <w:p w14:paraId="5720DEB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D3D11F"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hideMark/>
          </w:tcPr>
          <w:p w14:paraId="4F0A7D0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hideMark/>
          </w:tcPr>
          <w:p w14:paraId="606B95F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EE8DFD3"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avspa</w:t>
            </w:r>
            <w:proofErr w:type="spellEnd"/>
          </w:p>
        </w:tc>
        <w:tc>
          <w:tcPr>
            <w:tcW w:w="3119" w:type="dxa"/>
            <w:noWrap/>
            <w:hideMark/>
          </w:tcPr>
          <w:p w14:paraId="36DF778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hideMark/>
          </w:tcPr>
          <w:p w14:paraId="35F9094D"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3127A5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hideMark/>
          </w:tcPr>
          <w:p w14:paraId="76EB3C0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hideMark/>
          </w:tcPr>
          <w:p w14:paraId="3969F69D"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94DC1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hideMark/>
          </w:tcPr>
          <w:p w14:paraId="64CD27D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hideMark/>
          </w:tcPr>
          <w:p w14:paraId="2D7D4A4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994D06"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hideMark/>
          </w:tcPr>
          <w:p w14:paraId="322CBB9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hideMark/>
          </w:tcPr>
          <w:p w14:paraId="79248217"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DA67A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hideMark/>
          </w:tcPr>
          <w:p w14:paraId="11C7D933"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hideMark/>
          </w:tcPr>
          <w:p w14:paraId="3AE4377E"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yanocitta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768859"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hideMark/>
          </w:tcPr>
          <w:p w14:paraId="3159C102"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hideMark/>
          </w:tcPr>
          <w:p w14:paraId="5B4E3B2C"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8A52F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hideMark/>
          </w:tcPr>
          <w:p w14:paraId="4E9DBEB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hideMark/>
          </w:tcPr>
          <w:p w14:paraId="14AA95C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A9E601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hideMark/>
          </w:tcPr>
          <w:p w14:paraId="28D9CFFD"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hideMark/>
          </w:tcPr>
          <w:p w14:paraId="470CF13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136DB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hideMark/>
          </w:tcPr>
          <w:p w14:paraId="4664DE5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hideMark/>
          </w:tcPr>
          <w:p w14:paraId="26B2C02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539591"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hideMark/>
          </w:tcPr>
          <w:p w14:paraId="1B9DAED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hideMark/>
          </w:tcPr>
          <w:p w14:paraId="0B498623"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55052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hideMark/>
          </w:tcPr>
          <w:p w14:paraId="24B2BBA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hideMark/>
          </w:tcPr>
          <w:p w14:paraId="77D4AD8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70AF15"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hideMark/>
          </w:tcPr>
          <w:p w14:paraId="7BF9686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hideMark/>
          </w:tcPr>
          <w:p w14:paraId="2A283FD2"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B29F61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hideMark/>
          </w:tcPr>
          <w:p w14:paraId="73D19E8C"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hideMark/>
          </w:tcPr>
          <w:p w14:paraId="4BBC5FCA"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AE4A09"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hideMark/>
          </w:tcPr>
          <w:p w14:paraId="615B213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hideMark/>
          </w:tcPr>
          <w:p w14:paraId="00174FE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145FF"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hideMark/>
          </w:tcPr>
          <w:p w14:paraId="447725FD"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hideMark/>
          </w:tcPr>
          <w:p w14:paraId="29F9472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95A78BA"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hideMark/>
          </w:tcPr>
          <w:p w14:paraId="7ED6553A"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hideMark/>
          </w:tcPr>
          <w:p w14:paraId="7F909438"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B8B4EF"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hideMark/>
          </w:tcPr>
          <w:p w14:paraId="6202360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hideMark/>
          </w:tcPr>
          <w:p w14:paraId="09DE7D8A"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4ACF6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hideMark/>
          </w:tcPr>
          <w:p w14:paraId="2A025A3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hideMark/>
          </w:tcPr>
          <w:p w14:paraId="374B964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C777F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hideMark/>
          </w:tcPr>
          <w:p w14:paraId="7352B132"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hideMark/>
          </w:tcPr>
          <w:p w14:paraId="4664C346"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petechia</w:t>
            </w:r>
          </w:p>
        </w:tc>
      </w:tr>
    </w:tbl>
    <w:p w14:paraId="5E30C6A3" w14:textId="77777777" w:rsidR="00D7150C" w:rsidRPr="00D7150C" w:rsidRDefault="00D7150C" w:rsidP="00AB7F35">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5"/>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e Bennett" w:date="2019-03-20T11:41:00Z" w:initials="JB">
    <w:p w14:paraId="7EC80977" w14:textId="52FA9206" w:rsidR="003B5AB5" w:rsidRDefault="003B5AB5">
      <w:pPr>
        <w:pStyle w:val="CommentText"/>
      </w:pPr>
      <w:r>
        <w:rPr>
          <w:rStyle w:val="CommentReference"/>
        </w:rPr>
        <w:annotationRef/>
      </w:r>
      <w:r>
        <w:t>Needs a sentence to segue into spatial planning in particular? Or could make 1</w:t>
      </w:r>
      <w:r w:rsidRPr="009F7E23">
        <w:rPr>
          <w:vertAlign w:val="superscript"/>
        </w:rPr>
        <w:t>st</w:t>
      </w:r>
      <w:r>
        <w:t xml:space="preserve"> sentence about spatial planning. </w:t>
      </w:r>
    </w:p>
  </w:comment>
  <w:comment w:id="2" w:author="Matt Strimas-Mackey" w:date="2019-03-06T11:41:00Z" w:initials="MS">
    <w:p w14:paraId="73DE9CBB" w14:textId="32F19A38" w:rsidR="003B5AB5" w:rsidRDefault="003B5AB5">
      <w:pPr>
        <w:pStyle w:val="CommentText"/>
      </w:pPr>
      <w:r>
        <w:rPr>
          <w:rStyle w:val="CommentReference"/>
        </w:rPr>
        <w:annotationRef/>
      </w:r>
      <w:r>
        <w:t>A sentence about modeling methodology could go here, did you use unmarked?</w:t>
      </w:r>
    </w:p>
  </w:comment>
  <w:comment w:id="3" w:author="richard" w:date="2019-04-04T10:16:00Z" w:initials="r">
    <w:p w14:paraId="721B571D" w14:textId="0FD1B31B" w:rsidR="00586D46" w:rsidRDefault="00586D46">
      <w:pPr>
        <w:pStyle w:val="CommentText"/>
      </w:pPr>
      <w:r>
        <w:rPr>
          <w:rStyle w:val="CommentReference"/>
        </w:rPr>
        <w:annotationRef/>
      </w:r>
      <w:r>
        <w:t>Could remove this, given last part of sentence.</w:t>
      </w:r>
    </w:p>
  </w:comment>
  <w:comment w:id="5" w:author="Matt Strimas-Mackey" w:date="2019-03-06T14:31:00Z" w:initials="MS">
    <w:p w14:paraId="4A98A7FD" w14:textId="0683E330" w:rsidR="003B5AB5" w:rsidRDefault="003B5AB5">
      <w:pPr>
        <w:pStyle w:val="CommentText"/>
      </w:pPr>
      <w:r>
        <w:rPr>
          <w:rStyle w:val="CommentReference"/>
        </w:rPr>
        <w:annotationRef/>
      </w:r>
      <w:r>
        <w:t>Wow!</w:t>
      </w:r>
    </w:p>
  </w:comment>
  <w:comment w:id="6" w:author="richard" w:date="2019-04-04T09:15:00Z" w:initials="r">
    <w:p w14:paraId="66344EA3" w14:textId="0B8B4BF6" w:rsidR="003B5AB5" w:rsidRDefault="003B5AB5">
      <w:pPr>
        <w:pStyle w:val="CommentText"/>
      </w:pPr>
      <w:r>
        <w:rPr>
          <w:rStyle w:val="CommentReference"/>
        </w:rPr>
        <w:annotationRef/>
      </w:r>
      <w:r>
        <w:t>Is this too strong a statement that might alienate Hugh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80977" w15:done="0"/>
  <w15:commentEx w15:paraId="73DE9CBB" w15:done="0"/>
  <w15:commentEx w15:paraId="721B571D" w15:done="0"/>
  <w15:commentEx w15:paraId="4A98A7FD" w15:done="0"/>
  <w15:commentEx w15:paraId="66344E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80977" w16cid:durableId="20503A4F"/>
  <w16cid:commentId w16cid:paraId="73DE9CBB" w16cid:durableId="202A306E"/>
  <w16cid:commentId w16cid:paraId="721B571D" w16cid:durableId="205057E2"/>
  <w16cid:commentId w16cid:paraId="4A98A7FD" w16cid:durableId="202A5851"/>
  <w16cid:commentId w16cid:paraId="66344EA3" w16cid:durableId="205049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638DDE" w14:textId="77777777" w:rsidR="00EB03C7" w:rsidRDefault="00EB03C7" w:rsidP="003D2D1B">
      <w:pPr>
        <w:spacing w:after="0" w:line="240" w:lineRule="auto"/>
      </w:pPr>
      <w:r>
        <w:separator/>
      </w:r>
    </w:p>
  </w:endnote>
  <w:endnote w:type="continuationSeparator" w:id="0">
    <w:p w14:paraId="57E4C497" w14:textId="77777777" w:rsidR="00EB03C7" w:rsidRDefault="00EB03C7" w:rsidP="003D2D1B">
      <w:pPr>
        <w:spacing w:after="0" w:line="240" w:lineRule="auto"/>
      </w:pPr>
      <w:r>
        <w:continuationSeparator/>
      </w:r>
    </w:p>
  </w:endnote>
  <w:endnote w:type="continuationNotice" w:id="1">
    <w:p w14:paraId="5EFA0E84" w14:textId="77777777" w:rsidR="00EB03C7" w:rsidRDefault="00EB03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3B5AB5" w:rsidRDefault="003B5AB5">
    <w:pPr>
      <w:pStyle w:val="Footer"/>
      <w:jc w:val="right"/>
    </w:pPr>
  </w:p>
  <w:p w14:paraId="00440722" w14:textId="77777777" w:rsidR="003B5AB5" w:rsidRDefault="003B5A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16994B" w14:textId="77777777" w:rsidR="00EB03C7" w:rsidRDefault="00EB03C7" w:rsidP="003D2D1B">
      <w:pPr>
        <w:spacing w:after="0" w:line="240" w:lineRule="auto"/>
      </w:pPr>
      <w:r>
        <w:separator/>
      </w:r>
    </w:p>
  </w:footnote>
  <w:footnote w:type="continuationSeparator" w:id="0">
    <w:p w14:paraId="1CD411DA" w14:textId="77777777" w:rsidR="00EB03C7" w:rsidRDefault="00EB03C7" w:rsidP="003D2D1B">
      <w:pPr>
        <w:spacing w:after="0" w:line="240" w:lineRule="auto"/>
      </w:pPr>
      <w:r>
        <w:continuationSeparator/>
      </w:r>
    </w:p>
  </w:footnote>
  <w:footnote w:type="continuationNotice" w:id="1">
    <w:p w14:paraId="1914321D" w14:textId="77777777" w:rsidR="00EB03C7" w:rsidRDefault="00EB03C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e Bennett">
    <w15:presenceInfo w15:providerId="AD" w15:userId="S-1-5-21-2116162364-2402217585-332461140-232548"/>
  </w15:person>
  <w15:person w15:author="Matt Strimas-Mackey">
    <w15:presenceInfo w15:providerId="AD" w15:userId="S::mes335@cornell.edu::3c930380-8cef-49ef-a522-de753c759b7e"/>
  </w15:person>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000D"/>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0DD0"/>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43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86FC6"/>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0A5"/>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5D80"/>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1569"/>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4F11"/>
    <w:rsid w:val="001452E2"/>
    <w:rsid w:val="00145734"/>
    <w:rsid w:val="001458E5"/>
    <w:rsid w:val="00145EE8"/>
    <w:rsid w:val="00145F87"/>
    <w:rsid w:val="00146B9F"/>
    <w:rsid w:val="0014739A"/>
    <w:rsid w:val="00147695"/>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2E6"/>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38C5"/>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2C4"/>
    <w:rsid w:val="001D3A78"/>
    <w:rsid w:val="001D43D7"/>
    <w:rsid w:val="001D4985"/>
    <w:rsid w:val="001D5B4B"/>
    <w:rsid w:val="001D64B9"/>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6A2"/>
    <w:rsid w:val="001F1BA0"/>
    <w:rsid w:val="001F1C32"/>
    <w:rsid w:val="001F2922"/>
    <w:rsid w:val="001F448E"/>
    <w:rsid w:val="001F44DB"/>
    <w:rsid w:val="001F4C72"/>
    <w:rsid w:val="001F5745"/>
    <w:rsid w:val="001F57E2"/>
    <w:rsid w:val="001F5906"/>
    <w:rsid w:val="001F59CF"/>
    <w:rsid w:val="001F5A8E"/>
    <w:rsid w:val="001F5E72"/>
    <w:rsid w:val="001F610C"/>
    <w:rsid w:val="001F65A7"/>
    <w:rsid w:val="001F6952"/>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2E"/>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0549"/>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2727"/>
    <w:rsid w:val="00243A28"/>
    <w:rsid w:val="00243B4B"/>
    <w:rsid w:val="00244076"/>
    <w:rsid w:val="00244C4E"/>
    <w:rsid w:val="00245107"/>
    <w:rsid w:val="002453AF"/>
    <w:rsid w:val="0024554D"/>
    <w:rsid w:val="0024571F"/>
    <w:rsid w:val="00245929"/>
    <w:rsid w:val="00246AB8"/>
    <w:rsid w:val="00247434"/>
    <w:rsid w:val="00247988"/>
    <w:rsid w:val="002500E9"/>
    <w:rsid w:val="00251D00"/>
    <w:rsid w:val="002524F4"/>
    <w:rsid w:val="00252E7B"/>
    <w:rsid w:val="00253636"/>
    <w:rsid w:val="00254752"/>
    <w:rsid w:val="00254B73"/>
    <w:rsid w:val="00255F23"/>
    <w:rsid w:val="00256173"/>
    <w:rsid w:val="0025709D"/>
    <w:rsid w:val="0025759E"/>
    <w:rsid w:val="00257D65"/>
    <w:rsid w:val="002621AD"/>
    <w:rsid w:val="00262229"/>
    <w:rsid w:val="002628A4"/>
    <w:rsid w:val="00263936"/>
    <w:rsid w:val="00263BFB"/>
    <w:rsid w:val="0026433E"/>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2B3"/>
    <w:rsid w:val="00273F38"/>
    <w:rsid w:val="0027477E"/>
    <w:rsid w:val="002747A3"/>
    <w:rsid w:val="0027587A"/>
    <w:rsid w:val="00277921"/>
    <w:rsid w:val="002804BE"/>
    <w:rsid w:val="00281805"/>
    <w:rsid w:val="00281924"/>
    <w:rsid w:val="0028242B"/>
    <w:rsid w:val="00283491"/>
    <w:rsid w:val="0028370B"/>
    <w:rsid w:val="00285161"/>
    <w:rsid w:val="00286551"/>
    <w:rsid w:val="002868F9"/>
    <w:rsid w:val="00286B5C"/>
    <w:rsid w:val="00286EFE"/>
    <w:rsid w:val="00287C66"/>
    <w:rsid w:val="00292950"/>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6ED"/>
    <w:rsid w:val="002C78E2"/>
    <w:rsid w:val="002C7C98"/>
    <w:rsid w:val="002C7E16"/>
    <w:rsid w:val="002D00A9"/>
    <w:rsid w:val="002D0241"/>
    <w:rsid w:val="002D05A4"/>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3EF"/>
    <w:rsid w:val="002F2B93"/>
    <w:rsid w:val="002F2C20"/>
    <w:rsid w:val="002F33A5"/>
    <w:rsid w:val="002F43C4"/>
    <w:rsid w:val="002F5EE5"/>
    <w:rsid w:val="002F5F24"/>
    <w:rsid w:val="002F65A3"/>
    <w:rsid w:val="002F6854"/>
    <w:rsid w:val="002F6FA8"/>
    <w:rsid w:val="002F71AC"/>
    <w:rsid w:val="002F774B"/>
    <w:rsid w:val="002F7A6F"/>
    <w:rsid w:val="00300772"/>
    <w:rsid w:val="0030203E"/>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7F9"/>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5B69"/>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272"/>
    <w:rsid w:val="00362517"/>
    <w:rsid w:val="00363073"/>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5D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AB5"/>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19E"/>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D2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5F07"/>
    <w:rsid w:val="004265B8"/>
    <w:rsid w:val="0042689D"/>
    <w:rsid w:val="00427FF6"/>
    <w:rsid w:val="004300D9"/>
    <w:rsid w:val="004304B2"/>
    <w:rsid w:val="00430DB1"/>
    <w:rsid w:val="00431A56"/>
    <w:rsid w:val="00431B2F"/>
    <w:rsid w:val="00431B63"/>
    <w:rsid w:val="00431E4F"/>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0A0"/>
    <w:rsid w:val="0048275A"/>
    <w:rsid w:val="00482D10"/>
    <w:rsid w:val="004838C0"/>
    <w:rsid w:val="00484651"/>
    <w:rsid w:val="00484D88"/>
    <w:rsid w:val="00485813"/>
    <w:rsid w:val="004863FE"/>
    <w:rsid w:val="00486F7D"/>
    <w:rsid w:val="004877E8"/>
    <w:rsid w:val="0048794D"/>
    <w:rsid w:val="004879C7"/>
    <w:rsid w:val="00490272"/>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873"/>
    <w:rsid w:val="004B5A9B"/>
    <w:rsid w:val="004B6A77"/>
    <w:rsid w:val="004B7866"/>
    <w:rsid w:val="004C0418"/>
    <w:rsid w:val="004C08F4"/>
    <w:rsid w:val="004C0BF6"/>
    <w:rsid w:val="004C1630"/>
    <w:rsid w:val="004C2333"/>
    <w:rsid w:val="004C2C85"/>
    <w:rsid w:val="004C2EDE"/>
    <w:rsid w:val="004C30D0"/>
    <w:rsid w:val="004C3649"/>
    <w:rsid w:val="004C400A"/>
    <w:rsid w:val="004C43ED"/>
    <w:rsid w:val="004C44C1"/>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5E88"/>
    <w:rsid w:val="004D60D4"/>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279"/>
    <w:rsid w:val="004F034C"/>
    <w:rsid w:val="004F059C"/>
    <w:rsid w:val="004F09AC"/>
    <w:rsid w:val="004F0CE3"/>
    <w:rsid w:val="004F1128"/>
    <w:rsid w:val="004F1382"/>
    <w:rsid w:val="004F15FE"/>
    <w:rsid w:val="004F21C3"/>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2CD3"/>
    <w:rsid w:val="005038D5"/>
    <w:rsid w:val="005038F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B22"/>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B27"/>
    <w:rsid w:val="00522ED8"/>
    <w:rsid w:val="005231FA"/>
    <w:rsid w:val="005233EF"/>
    <w:rsid w:val="00523916"/>
    <w:rsid w:val="0052462F"/>
    <w:rsid w:val="00524D38"/>
    <w:rsid w:val="00525B90"/>
    <w:rsid w:val="005263F5"/>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4CCA"/>
    <w:rsid w:val="005452CD"/>
    <w:rsid w:val="00545781"/>
    <w:rsid w:val="00546197"/>
    <w:rsid w:val="005463BB"/>
    <w:rsid w:val="0054748B"/>
    <w:rsid w:val="00547D4C"/>
    <w:rsid w:val="00547E5B"/>
    <w:rsid w:val="005503D1"/>
    <w:rsid w:val="00550449"/>
    <w:rsid w:val="0055046D"/>
    <w:rsid w:val="005506C3"/>
    <w:rsid w:val="005508C3"/>
    <w:rsid w:val="005513E7"/>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2EC9"/>
    <w:rsid w:val="00583155"/>
    <w:rsid w:val="005832EE"/>
    <w:rsid w:val="00583406"/>
    <w:rsid w:val="00583F5F"/>
    <w:rsid w:val="00583FDD"/>
    <w:rsid w:val="0058436B"/>
    <w:rsid w:val="005843D7"/>
    <w:rsid w:val="00585759"/>
    <w:rsid w:val="00585C3D"/>
    <w:rsid w:val="005862B1"/>
    <w:rsid w:val="005862BF"/>
    <w:rsid w:val="00586402"/>
    <w:rsid w:val="005868AF"/>
    <w:rsid w:val="00586D46"/>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1F40"/>
    <w:rsid w:val="005C29B1"/>
    <w:rsid w:val="005C33CE"/>
    <w:rsid w:val="005C3714"/>
    <w:rsid w:val="005C39CD"/>
    <w:rsid w:val="005C3B1D"/>
    <w:rsid w:val="005C3B9E"/>
    <w:rsid w:val="005C62D4"/>
    <w:rsid w:val="005C6B29"/>
    <w:rsid w:val="005C6FDD"/>
    <w:rsid w:val="005C7482"/>
    <w:rsid w:val="005C7B1A"/>
    <w:rsid w:val="005C7E69"/>
    <w:rsid w:val="005D050A"/>
    <w:rsid w:val="005D188A"/>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558"/>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2855"/>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784"/>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C16"/>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6BD"/>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4E1"/>
    <w:rsid w:val="00693784"/>
    <w:rsid w:val="00693830"/>
    <w:rsid w:val="00693BF1"/>
    <w:rsid w:val="006946C4"/>
    <w:rsid w:val="00694A26"/>
    <w:rsid w:val="006967C5"/>
    <w:rsid w:val="006971C8"/>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6C4"/>
    <w:rsid w:val="006A67BC"/>
    <w:rsid w:val="006A6E1E"/>
    <w:rsid w:val="006A7465"/>
    <w:rsid w:val="006A7822"/>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014C"/>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16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2CC"/>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260"/>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5783"/>
    <w:rsid w:val="007460E0"/>
    <w:rsid w:val="00747118"/>
    <w:rsid w:val="0074736A"/>
    <w:rsid w:val="007477A0"/>
    <w:rsid w:val="00747875"/>
    <w:rsid w:val="00750575"/>
    <w:rsid w:val="007506DA"/>
    <w:rsid w:val="007511C5"/>
    <w:rsid w:val="007513AA"/>
    <w:rsid w:val="007524E1"/>
    <w:rsid w:val="00752EE9"/>
    <w:rsid w:val="007539BB"/>
    <w:rsid w:val="00753CB3"/>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AB0"/>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6C72"/>
    <w:rsid w:val="0077770A"/>
    <w:rsid w:val="00777B0C"/>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B7964"/>
    <w:rsid w:val="007C001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B44"/>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0AB8"/>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4D7E"/>
    <w:rsid w:val="00835869"/>
    <w:rsid w:val="00835D08"/>
    <w:rsid w:val="00836A77"/>
    <w:rsid w:val="008371A0"/>
    <w:rsid w:val="008378EC"/>
    <w:rsid w:val="00837B95"/>
    <w:rsid w:val="00840739"/>
    <w:rsid w:val="00840AB4"/>
    <w:rsid w:val="008410CF"/>
    <w:rsid w:val="008420D5"/>
    <w:rsid w:val="00842490"/>
    <w:rsid w:val="008424E2"/>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59E"/>
    <w:rsid w:val="00854652"/>
    <w:rsid w:val="00855277"/>
    <w:rsid w:val="00855D07"/>
    <w:rsid w:val="00857645"/>
    <w:rsid w:val="00860AA3"/>
    <w:rsid w:val="00861555"/>
    <w:rsid w:val="00862815"/>
    <w:rsid w:val="00862866"/>
    <w:rsid w:val="008629F3"/>
    <w:rsid w:val="00863675"/>
    <w:rsid w:val="008639F1"/>
    <w:rsid w:val="00864188"/>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58DB"/>
    <w:rsid w:val="00896B09"/>
    <w:rsid w:val="008976CF"/>
    <w:rsid w:val="008977F4"/>
    <w:rsid w:val="008A05F8"/>
    <w:rsid w:val="008A0B4E"/>
    <w:rsid w:val="008A13A1"/>
    <w:rsid w:val="008A29D3"/>
    <w:rsid w:val="008A2A4E"/>
    <w:rsid w:val="008A2B73"/>
    <w:rsid w:val="008A3500"/>
    <w:rsid w:val="008A3575"/>
    <w:rsid w:val="008A4316"/>
    <w:rsid w:val="008A489C"/>
    <w:rsid w:val="008A4966"/>
    <w:rsid w:val="008A4DAB"/>
    <w:rsid w:val="008A4F64"/>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291B"/>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0CAA"/>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4E7"/>
    <w:rsid w:val="00913E14"/>
    <w:rsid w:val="0091491A"/>
    <w:rsid w:val="009149F9"/>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6EAF"/>
    <w:rsid w:val="009372FB"/>
    <w:rsid w:val="00937455"/>
    <w:rsid w:val="009375E5"/>
    <w:rsid w:val="009400DF"/>
    <w:rsid w:val="00940569"/>
    <w:rsid w:val="009407BB"/>
    <w:rsid w:val="00940F44"/>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2F0"/>
    <w:rsid w:val="0097668B"/>
    <w:rsid w:val="00976811"/>
    <w:rsid w:val="00977207"/>
    <w:rsid w:val="00977CE5"/>
    <w:rsid w:val="00980BCE"/>
    <w:rsid w:val="00980BF5"/>
    <w:rsid w:val="00980C1D"/>
    <w:rsid w:val="00980E4C"/>
    <w:rsid w:val="00981285"/>
    <w:rsid w:val="0098153E"/>
    <w:rsid w:val="00981609"/>
    <w:rsid w:val="0098183A"/>
    <w:rsid w:val="00982487"/>
    <w:rsid w:val="009827C3"/>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1DE"/>
    <w:rsid w:val="009E0981"/>
    <w:rsid w:val="009E0A5E"/>
    <w:rsid w:val="009E1969"/>
    <w:rsid w:val="009E19A3"/>
    <w:rsid w:val="009E2386"/>
    <w:rsid w:val="009E27E7"/>
    <w:rsid w:val="009E2A06"/>
    <w:rsid w:val="009E2D53"/>
    <w:rsid w:val="009E31FA"/>
    <w:rsid w:val="009E3363"/>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9F7E23"/>
    <w:rsid w:val="00A00285"/>
    <w:rsid w:val="00A00C11"/>
    <w:rsid w:val="00A01CD2"/>
    <w:rsid w:val="00A03070"/>
    <w:rsid w:val="00A035D0"/>
    <w:rsid w:val="00A03E75"/>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00B"/>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60531"/>
    <w:rsid w:val="00A60835"/>
    <w:rsid w:val="00A612AA"/>
    <w:rsid w:val="00A61AFD"/>
    <w:rsid w:val="00A62439"/>
    <w:rsid w:val="00A62C43"/>
    <w:rsid w:val="00A62F56"/>
    <w:rsid w:val="00A6415B"/>
    <w:rsid w:val="00A641E3"/>
    <w:rsid w:val="00A64DA9"/>
    <w:rsid w:val="00A6505C"/>
    <w:rsid w:val="00A65336"/>
    <w:rsid w:val="00A65774"/>
    <w:rsid w:val="00A65B3B"/>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8F4"/>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B7F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18"/>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2BE"/>
    <w:rsid w:val="00AF0336"/>
    <w:rsid w:val="00AF0350"/>
    <w:rsid w:val="00AF038E"/>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5FA"/>
    <w:rsid w:val="00B3485B"/>
    <w:rsid w:val="00B34C32"/>
    <w:rsid w:val="00B34CFA"/>
    <w:rsid w:val="00B34DCC"/>
    <w:rsid w:val="00B36F0F"/>
    <w:rsid w:val="00B40059"/>
    <w:rsid w:val="00B402DD"/>
    <w:rsid w:val="00B402EE"/>
    <w:rsid w:val="00B41418"/>
    <w:rsid w:val="00B415A0"/>
    <w:rsid w:val="00B4164B"/>
    <w:rsid w:val="00B42367"/>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2CD"/>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410"/>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1816"/>
    <w:rsid w:val="00BD3084"/>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2D55"/>
    <w:rsid w:val="00C03A6E"/>
    <w:rsid w:val="00C04563"/>
    <w:rsid w:val="00C04942"/>
    <w:rsid w:val="00C04C3D"/>
    <w:rsid w:val="00C04C9D"/>
    <w:rsid w:val="00C04CBE"/>
    <w:rsid w:val="00C05D38"/>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27C6D"/>
    <w:rsid w:val="00C27CFB"/>
    <w:rsid w:val="00C30434"/>
    <w:rsid w:val="00C31602"/>
    <w:rsid w:val="00C31CFE"/>
    <w:rsid w:val="00C3292D"/>
    <w:rsid w:val="00C335FD"/>
    <w:rsid w:val="00C3397B"/>
    <w:rsid w:val="00C340C4"/>
    <w:rsid w:val="00C3473D"/>
    <w:rsid w:val="00C35238"/>
    <w:rsid w:val="00C3567C"/>
    <w:rsid w:val="00C36101"/>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E76"/>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57"/>
    <w:rsid w:val="00CB1CB5"/>
    <w:rsid w:val="00CB2B7A"/>
    <w:rsid w:val="00CB31A3"/>
    <w:rsid w:val="00CB33D6"/>
    <w:rsid w:val="00CB3D15"/>
    <w:rsid w:val="00CB49EB"/>
    <w:rsid w:val="00CB50A5"/>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256"/>
    <w:rsid w:val="00CC4B66"/>
    <w:rsid w:val="00CC5054"/>
    <w:rsid w:val="00CC50C6"/>
    <w:rsid w:val="00CC65F5"/>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3054"/>
    <w:rsid w:val="00CE4270"/>
    <w:rsid w:val="00CE4311"/>
    <w:rsid w:val="00CE4386"/>
    <w:rsid w:val="00CE46DC"/>
    <w:rsid w:val="00CE480D"/>
    <w:rsid w:val="00CE535C"/>
    <w:rsid w:val="00CE5666"/>
    <w:rsid w:val="00CE73E2"/>
    <w:rsid w:val="00CF0056"/>
    <w:rsid w:val="00CF07C4"/>
    <w:rsid w:val="00CF0ED0"/>
    <w:rsid w:val="00CF0EFE"/>
    <w:rsid w:val="00CF10FC"/>
    <w:rsid w:val="00CF1459"/>
    <w:rsid w:val="00CF165C"/>
    <w:rsid w:val="00CF27D8"/>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4A4"/>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6F7C"/>
    <w:rsid w:val="00D478C9"/>
    <w:rsid w:val="00D47B0E"/>
    <w:rsid w:val="00D50A6D"/>
    <w:rsid w:val="00D515E0"/>
    <w:rsid w:val="00D52788"/>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67CF4"/>
    <w:rsid w:val="00D70638"/>
    <w:rsid w:val="00D70CA6"/>
    <w:rsid w:val="00D7143A"/>
    <w:rsid w:val="00D7150C"/>
    <w:rsid w:val="00D7151D"/>
    <w:rsid w:val="00D71B05"/>
    <w:rsid w:val="00D71D2A"/>
    <w:rsid w:val="00D72064"/>
    <w:rsid w:val="00D7477B"/>
    <w:rsid w:val="00D776C9"/>
    <w:rsid w:val="00D7793E"/>
    <w:rsid w:val="00D80138"/>
    <w:rsid w:val="00D808D7"/>
    <w:rsid w:val="00D8115A"/>
    <w:rsid w:val="00D81B2C"/>
    <w:rsid w:val="00D81B78"/>
    <w:rsid w:val="00D81C7D"/>
    <w:rsid w:val="00D8200D"/>
    <w:rsid w:val="00D82028"/>
    <w:rsid w:val="00D836EA"/>
    <w:rsid w:val="00D83F5F"/>
    <w:rsid w:val="00D842A8"/>
    <w:rsid w:val="00D847D5"/>
    <w:rsid w:val="00D864C7"/>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654"/>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0B1"/>
    <w:rsid w:val="00DD251F"/>
    <w:rsid w:val="00DD2CA5"/>
    <w:rsid w:val="00DD3248"/>
    <w:rsid w:val="00DD3694"/>
    <w:rsid w:val="00DD4296"/>
    <w:rsid w:val="00DD4514"/>
    <w:rsid w:val="00DD5184"/>
    <w:rsid w:val="00DD55F2"/>
    <w:rsid w:val="00DD6A3E"/>
    <w:rsid w:val="00DD6DD6"/>
    <w:rsid w:val="00DE053E"/>
    <w:rsid w:val="00DE0CA0"/>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4A53"/>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3C95"/>
    <w:rsid w:val="00E742D3"/>
    <w:rsid w:val="00E74421"/>
    <w:rsid w:val="00E7505B"/>
    <w:rsid w:val="00E750BA"/>
    <w:rsid w:val="00E76309"/>
    <w:rsid w:val="00E7706C"/>
    <w:rsid w:val="00E77263"/>
    <w:rsid w:val="00E77B1E"/>
    <w:rsid w:val="00E8033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944"/>
    <w:rsid w:val="00E90DD8"/>
    <w:rsid w:val="00E90FE6"/>
    <w:rsid w:val="00E911DE"/>
    <w:rsid w:val="00E91DDA"/>
    <w:rsid w:val="00E91E26"/>
    <w:rsid w:val="00E91FD4"/>
    <w:rsid w:val="00E928DB"/>
    <w:rsid w:val="00E931C3"/>
    <w:rsid w:val="00E932B9"/>
    <w:rsid w:val="00E932DC"/>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269"/>
    <w:rsid w:val="00EA133E"/>
    <w:rsid w:val="00EA139D"/>
    <w:rsid w:val="00EA413E"/>
    <w:rsid w:val="00EA4329"/>
    <w:rsid w:val="00EA4A41"/>
    <w:rsid w:val="00EA5713"/>
    <w:rsid w:val="00EA5E1E"/>
    <w:rsid w:val="00EA629C"/>
    <w:rsid w:val="00EA693E"/>
    <w:rsid w:val="00EA7E21"/>
    <w:rsid w:val="00EA7F3F"/>
    <w:rsid w:val="00EB000D"/>
    <w:rsid w:val="00EB0102"/>
    <w:rsid w:val="00EB03C7"/>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3C9D"/>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C89"/>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DB4"/>
    <w:rsid w:val="00F07E25"/>
    <w:rsid w:val="00F1092D"/>
    <w:rsid w:val="00F10CAE"/>
    <w:rsid w:val="00F1120F"/>
    <w:rsid w:val="00F1186E"/>
    <w:rsid w:val="00F11965"/>
    <w:rsid w:val="00F12970"/>
    <w:rsid w:val="00F129C4"/>
    <w:rsid w:val="00F12F00"/>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4C6D"/>
    <w:rsid w:val="00F45261"/>
    <w:rsid w:val="00F46234"/>
    <w:rsid w:val="00F4671A"/>
    <w:rsid w:val="00F470BB"/>
    <w:rsid w:val="00F510D2"/>
    <w:rsid w:val="00F51DD1"/>
    <w:rsid w:val="00F544A6"/>
    <w:rsid w:val="00F54647"/>
    <w:rsid w:val="00F55030"/>
    <w:rsid w:val="00F552C4"/>
    <w:rsid w:val="00F554D2"/>
    <w:rsid w:val="00F557D3"/>
    <w:rsid w:val="00F56CCB"/>
    <w:rsid w:val="00F56F89"/>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5AF"/>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0A4"/>
    <w:rsid w:val="00FD059E"/>
    <w:rsid w:val="00FD0B3A"/>
    <w:rsid w:val="00FD115B"/>
    <w:rsid w:val="00FD1908"/>
    <w:rsid w:val="00FD1D6A"/>
    <w:rsid w:val="00FD27D3"/>
    <w:rsid w:val="00FD2AF4"/>
    <w:rsid w:val="00FD2E5E"/>
    <w:rsid w:val="00FD333C"/>
    <w:rsid w:val="00FD35D9"/>
    <w:rsid w:val="00FD3B7B"/>
    <w:rsid w:val="00FD3E7C"/>
    <w:rsid w:val="00FD3F60"/>
    <w:rsid w:val="00FD427F"/>
    <w:rsid w:val="00FD45A3"/>
    <w:rsid w:val="00FD4E15"/>
    <w:rsid w:val="00FD5257"/>
    <w:rsid w:val="00FD612A"/>
    <w:rsid w:val="00FD690B"/>
    <w:rsid w:val="00FE07F9"/>
    <w:rsid w:val="00FE09E2"/>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10966633">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7316687">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B82D2-97BA-4ADB-9246-BDB4B2994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6</Pages>
  <Words>6929</Words>
  <Characters>3950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4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120</cp:revision>
  <cp:lastPrinted>2018-11-07T17:00:00Z</cp:lastPrinted>
  <dcterms:created xsi:type="dcterms:W3CDTF">2019-04-04T15:10:00Z</dcterms:created>
  <dcterms:modified xsi:type="dcterms:W3CDTF">2019-04-04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2"&gt;&lt;session id="nGK9HAkO"/&gt;&lt;style id="http://www.zotero.org/styles/ecology" hasBibliography="1" bibliographyStyleHasBeenSet="1"/&gt;&lt;prefs&gt;&lt;pref name="fieldType" value="Field"/&gt;&lt;/prefs&gt;&lt;/data&gt;</vt:lpwstr>
  </property>
</Properties>
</file>